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5000" w:type="pct"/>
        <w:jc w:val="center"/>
        <w:tblLook w:val="04A0" w:firstRow="1" w:lastRow="0" w:firstColumn="1" w:lastColumn="0" w:noHBand="0" w:noVBand="1"/>
      </w:tblPr>
      <w:tblGrid>
        <w:gridCol w:w="8522"/>
      </w:tblGrid>
      <w:tr w:rsidR="00626F2C" w14:paraId="2516F893" w14:textId="77777777" w:rsidTr="00626F2C">
        <w:trPr>
          <w:trHeight w:val="2880"/>
          <w:jc w:val="center"/>
        </w:trPr>
        <w:tc>
          <w:tcPr>
            <w:tcW w:w="5000" w:type="pct"/>
          </w:tcPr>
          <w:p w14:paraId="5D97E9F9" w14:textId="77777777" w:rsidR="00626F2C" w:rsidRDefault="00626F2C">
            <w:pPr>
              <w:pStyle w:val="NoSpacing1"/>
              <w:jc w:val="center"/>
              <w:rPr>
                <w:rFonts w:ascii="Times New Roman" w:eastAsiaTheme="majorEastAsia" w:hAnsi="Times New Roman"/>
                <w:caps/>
              </w:rPr>
            </w:pPr>
            <w:r>
              <w:rPr>
                <w:rFonts w:ascii="Times New Roman" w:eastAsiaTheme="majorEastAsia" w:hAnsi="Times New Roman"/>
              </w:rPr>
              <w:t>C</w:t>
            </w:r>
            <w:r>
              <w:rPr>
                <w:rFonts w:ascii="Times New Roman" w:eastAsiaTheme="majorEastAsia" w:hAnsi="Times New Roman"/>
                <w:caps/>
              </w:rPr>
              <w:t>ity university of Hong Kong</w:t>
            </w:r>
          </w:p>
          <w:p w14:paraId="27F7D48B" w14:textId="77777777" w:rsidR="00626F2C" w:rsidRDefault="00626F2C" w:rsidP="00AC6D3B">
            <w:pPr>
              <w:pStyle w:val="NoSpacing1"/>
              <w:jc w:val="center"/>
              <w:rPr>
                <w:rFonts w:ascii="Times New Roman" w:eastAsiaTheme="majorEastAsia" w:hAnsi="Times New Roman"/>
                <w:caps/>
              </w:rPr>
            </w:pPr>
          </w:p>
          <w:p w14:paraId="69A19F3A" w14:textId="77777777" w:rsidR="00626F2C" w:rsidRDefault="00626F2C" w:rsidP="00AC6D3B">
            <w:pPr>
              <w:pStyle w:val="NoSpacing1"/>
              <w:jc w:val="center"/>
              <w:rPr>
                <w:rFonts w:ascii="Times New Roman" w:eastAsiaTheme="majorEastAsia" w:hAnsi="Times New Roman"/>
                <w:caps/>
              </w:rPr>
            </w:pPr>
          </w:p>
          <w:p w14:paraId="78665FE4" w14:textId="77777777" w:rsidR="00626F2C" w:rsidRDefault="00626F2C" w:rsidP="00AC6D3B">
            <w:pPr>
              <w:pStyle w:val="NoSpacing1"/>
              <w:jc w:val="center"/>
              <w:rPr>
                <w:rFonts w:ascii="Times New Roman" w:eastAsiaTheme="majorEastAsia" w:hAnsi="Times New Roman"/>
                <w:caps/>
              </w:rPr>
            </w:pPr>
          </w:p>
          <w:p w14:paraId="17F1B423" w14:textId="4A6171EE" w:rsidR="00626F2C" w:rsidRDefault="00626F2C" w:rsidP="00AC6D3B">
            <w:pPr>
              <w:pStyle w:val="NoSpacing1"/>
              <w:jc w:val="center"/>
              <w:rPr>
                <w:rFonts w:ascii="Times New Roman" w:eastAsiaTheme="majorEastAsia" w:hAnsi="Times New Roman"/>
                <w:caps/>
              </w:rPr>
            </w:pPr>
          </w:p>
          <w:p w14:paraId="175C9832" w14:textId="77777777" w:rsidR="00AC6D3B" w:rsidRDefault="00AC6D3B" w:rsidP="00AC6D3B">
            <w:pPr>
              <w:pStyle w:val="NoSpacing1"/>
              <w:jc w:val="center"/>
              <w:rPr>
                <w:rFonts w:ascii="Times New Roman" w:eastAsiaTheme="majorEastAsia" w:hAnsi="Times New Roman"/>
                <w:caps/>
              </w:rPr>
            </w:pPr>
          </w:p>
          <w:p w14:paraId="2E98558E" w14:textId="77777777" w:rsidR="00626F2C" w:rsidRDefault="00626F2C">
            <w:pPr>
              <w:pStyle w:val="NoSpacing1"/>
              <w:jc w:val="center"/>
              <w:rPr>
                <w:rFonts w:ascii="Times New Roman" w:eastAsiaTheme="majorEastAsia" w:hAnsi="Times New Roman"/>
                <w:caps/>
              </w:rPr>
            </w:pPr>
          </w:p>
        </w:tc>
      </w:tr>
      <w:tr w:rsidR="00626F2C" w14:paraId="3CD788D6" w14:textId="77777777" w:rsidTr="00626F2C">
        <w:trPr>
          <w:trHeight w:val="1440"/>
          <w:jc w:val="center"/>
        </w:trPr>
        <w:tc>
          <w:tcPr>
            <w:tcW w:w="5000" w:type="pct"/>
            <w:tcBorders>
              <w:top w:val="nil"/>
              <w:left w:val="nil"/>
              <w:bottom w:val="single" w:sz="4" w:space="0" w:color="5B9BD5" w:themeColor="accent1"/>
              <w:right w:val="nil"/>
            </w:tcBorders>
            <w:vAlign w:val="center"/>
            <w:hideMark/>
          </w:tcPr>
          <w:p w14:paraId="7D4AE246" w14:textId="7C28368C" w:rsidR="00626F2C" w:rsidRPr="00626F2C" w:rsidRDefault="00626F2C" w:rsidP="00626F2C">
            <w:pPr>
              <w:jc w:val="center"/>
              <w:rPr>
                <w:sz w:val="32"/>
                <w:szCs w:val="40"/>
              </w:rPr>
            </w:pPr>
            <w:r>
              <w:rPr>
                <w:rFonts w:hint="eastAsia"/>
                <w:sz w:val="32"/>
                <w:szCs w:val="40"/>
              </w:rPr>
              <w:t>Dissect</w:t>
            </w:r>
            <w:r>
              <w:rPr>
                <w:sz w:val="32"/>
                <w:szCs w:val="40"/>
              </w:rPr>
              <w:t xml:space="preserve"> </w:t>
            </w:r>
            <w:r>
              <w:rPr>
                <w:rFonts w:hint="eastAsia"/>
                <w:sz w:val="32"/>
                <w:szCs w:val="40"/>
              </w:rPr>
              <w:t>the</w:t>
            </w:r>
            <w:r>
              <w:rPr>
                <w:sz w:val="32"/>
                <w:szCs w:val="40"/>
              </w:rPr>
              <w:t xml:space="preserve"> </w:t>
            </w:r>
            <w:r>
              <w:rPr>
                <w:rFonts w:hint="eastAsia"/>
                <w:sz w:val="32"/>
                <w:szCs w:val="40"/>
              </w:rPr>
              <w:t>molecular</w:t>
            </w:r>
            <w:r>
              <w:rPr>
                <w:sz w:val="32"/>
                <w:szCs w:val="40"/>
              </w:rPr>
              <w:t xml:space="preserve"> </w:t>
            </w:r>
            <w:r>
              <w:rPr>
                <w:rFonts w:hint="eastAsia"/>
                <w:sz w:val="32"/>
                <w:szCs w:val="40"/>
              </w:rPr>
              <w:t>mecha</w:t>
            </w:r>
            <w:r>
              <w:rPr>
                <w:sz w:val="32"/>
                <w:szCs w:val="40"/>
              </w:rPr>
              <w:t xml:space="preserve">nisms of MERVL mediated shaping of chromatin 3D structure in </w:t>
            </w:r>
            <w:r w:rsidR="00A379A4">
              <w:rPr>
                <w:rFonts w:hint="eastAsia"/>
                <w:sz w:val="32"/>
                <w:szCs w:val="40"/>
              </w:rPr>
              <w:t>differ</w:t>
            </w:r>
            <w:r w:rsidR="00A379A4">
              <w:rPr>
                <w:sz w:val="32"/>
                <w:szCs w:val="40"/>
              </w:rPr>
              <w:t xml:space="preserve">entiate </w:t>
            </w:r>
            <w:r>
              <w:rPr>
                <w:sz w:val="32"/>
                <w:szCs w:val="40"/>
              </w:rPr>
              <w:t xml:space="preserve">mouse </w:t>
            </w:r>
            <w:r w:rsidRPr="008576D7">
              <w:rPr>
                <w:sz w:val="32"/>
                <w:szCs w:val="40"/>
              </w:rPr>
              <w:t>embryonic stem cell</w:t>
            </w:r>
            <w:r>
              <w:rPr>
                <w:sz w:val="32"/>
                <w:szCs w:val="40"/>
              </w:rPr>
              <w:t>s</w:t>
            </w:r>
            <w:r w:rsidR="00A379A4">
              <w:rPr>
                <w:sz w:val="32"/>
                <w:szCs w:val="40"/>
              </w:rPr>
              <w:t xml:space="preserve"> (</w:t>
            </w:r>
            <w:proofErr w:type="spellStart"/>
            <w:r w:rsidR="00A379A4">
              <w:rPr>
                <w:sz w:val="32"/>
                <w:szCs w:val="40"/>
              </w:rPr>
              <w:t>mESC</w:t>
            </w:r>
            <w:proofErr w:type="spellEnd"/>
            <w:r w:rsidR="00A379A4">
              <w:rPr>
                <w:sz w:val="32"/>
                <w:szCs w:val="40"/>
              </w:rPr>
              <w:t>)</w:t>
            </w:r>
            <w:r w:rsidRPr="008576D7">
              <w:rPr>
                <w:sz w:val="32"/>
                <w:szCs w:val="40"/>
              </w:rPr>
              <w:t xml:space="preserve"> to neural progenitor</w:t>
            </w:r>
            <w:r w:rsidR="00A379A4">
              <w:rPr>
                <w:sz w:val="32"/>
                <w:szCs w:val="40"/>
              </w:rPr>
              <w:t>s</w:t>
            </w:r>
          </w:p>
        </w:tc>
      </w:tr>
      <w:tr w:rsidR="00626F2C" w14:paraId="28EFCD8E" w14:textId="77777777" w:rsidTr="00626F2C">
        <w:trPr>
          <w:trHeight w:val="360"/>
          <w:jc w:val="center"/>
        </w:trPr>
        <w:tc>
          <w:tcPr>
            <w:tcW w:w="5000" w:type="pct"/>
            <w:vAlign w:val="center"/>
            <w:hideMark/>
          </w:tcPr>
          <w:p w14:paraId="5E46D7FE" w14:textId="77777777" w:rsidR="002D2C25" w:rsidRDefault="002D2C25">
            <w:pPr>
              <w:pStyle w:val="NoSpacing1"/>
              <w:jc w:val="center"/>
              <w:rPr>
                <w:rFonts w:ascii="Times New Roman" w:eastAsiaTheme="minorEastAsia" w:hAnsi="Times New Roman"/>
                <w:b/>
                <w:bCs/>
              </w:rPr>
            </w:pPr>
          </w:p>
          <w:p w14:paraId="484F6811" w14:textId="77777777" w:rsidR="002D2C25" w:rsidRDefault="002D2C25">
            <w:pPr>
              <w:pStyle w:val="NoSpacing1"/>
              <w:jc w:val="center"/>
              <w:rPr>
                <w:rFonts w:ascii="Times New Roman" w:eastAsiaTheme="minorEastAsia" w:hAnsi="Times New Roman"/>
                <w:b/>
                <w:bCs/>
              </w:rPr>
            </w:pPr>
          </w:p>
          <w:p w14:paraId="67068A3E" w14:textId="5ED91033" w:rsidR="00626F2C" w:rsidRDefault="00097A10">
            <w:pPr>
              <w:pStyle w:val="NoSpacing1"/>
              <w:jc w:val="center"/>
              <w:rPr>
                <w:rFonts w:ascii="Times New Roman" w:eastAsiaTheme="minorEastAsia" w:hAnsi="Times New Roman"/>
                <w:b/>
                <w:bCs/>
              </w:rPr>
            </w:pPr>
            <w:r>
              <w:rPr>
                <w:rFonts w:ascii="Times New Roman" w:eastAsiaTheme="minorEastAsia" w:hAnsi="Times New Roman"/>
                <w:b/>
                <w:bCs/>
              </w:rPr>
              <w:t xml:space="preserve">Student Name: </w:t>
            </w:r>
            <w:r w:rsidR="00626F2C">
              <w:rPr>
                <w:rFonts w:ascii="Times New Roman" w:eastAsiaTheme="minorEastAsia" w:hAnsi="Times New Roman"/>
                <w:b/>
                <w:bCs/>
              </w:rPr>
              <w:t xml:space="preserve">LIU </w:t>
            </w:r>
            <w:proofErr w:type="spellStart"/>
            <w:r w:rsidR="00626F2C">
              <w:rPr>
                <w:rFonts w:ascii="Times New Roman" w:eastAsiaTheme="minorEastAsia" w:hAnsi="Times New Roman"/>
                <w:b/>
                <w:bCs/>
              </w:rPr>
              <w:t>Zhe</w:t>
            </w:r>
            <w:proofErr w:type="spellEnd"/>
            <w:r>
              <w:rPr>
                <w:rFonts w:ascii="Times New Roman" w:eastAsiaTheme="minorEastAsia" w:hAnsi="Times New Roman"/>
                <w:b/>
                <w:bCs/>
              </w:rPr>
              <w:t xml:space="preserve"> </w:t>
            </w:r>
            <w:r>
              <w:rPr>
                <w:rFonts w:ascii="Times New Roman" w:eastAsiaTheme="minorEastAsia" w:hAnsi="Times New Roman" w:hint="eastAsia"/>
                <w:b/>
                <w:bCs/>
              </w:rPr>
              <w:t>刘哲</w:t>
            </w:r>
          </w:p>
          <w:p w14:paraId="55B4BBBA" w14:textId="77777777" w:rsidR="00097A10" w:rsidRDefault="00097A10">
            <w:pPr>
              <w:pStyle w:val="NoSpacing1"/>
              <w:jc w:val="center"/>
              <w:rPr>
                <w:rFonts w:ascii="Times New Roman" w:eastAsiaTheme="minorEastAsia" w:hAnsi="Times New Roman"/>
                <w:b/>
                <w:bCs/>
              </w:rPr>
            </w:pPr>
            <w:r>
              <w:rPr>
                <w:rFonts w:ascii="Times New Roman" w:eastAsiaTheme="minorEastAsia" w:hAnsi="Times New Roman" w:hint="eastAsia"/>
                <w:b/>
                <w:bCs/>
              </w:rPr>
              <w:t>Student</w:t>
            </w:r>
            <w:r>
              <w:rPr>
                <w:rFonts w:ascii="Times New Roman" w:eastAsiaTheme="minorEastAsia" w:hAnsi="Times New Roman"/>
                <w:b/>
                <w:bCs/>
              </w:rPr>
              <w:t xml:space="preserve"> No.: 55283822</w:t>
            </w:r>
          </w:p>
          <w:p w14:paraId="40A002E0" w14:textId="6AB00D6F" w:rsidR="00DB48D8" w:rsidRDefault="00DB48D8" w:rsidP="00DB48D8">
            <w:pPr>
              <w:pStyle w:val="NoSpacing1"/>
              <w:jc w:val="center"/>
              <w:rPr>
                <w:rFonts w:ascii="Times New Roman" w:eastAsiaTheme="minorEastAsia" w:hAnsi="Times New Roman"/>
                <w:b/>
                <w:bCs/>
              </w:rPr>
            </w:pPr>
            <w:proofErr w:type="spellStart"/>
            <w:r>
              <w:rPr>
                <w:rFonts w:ascii="Times New Roman" w:eastAsiaTheme="minorEastAsia" w:hAnsi="Times New Roman"/>
                <w:b/>
                <w:bCs/>
              </w:rPr>
              <w:t>Programme</w:t>
            </w:r>
            <w:proofErr w:type="spellEnd"/>
            <w:r>
              <w:rPr>
                <w:rFonts w:ascii="Times New Roman" w:eastAsiaTheme="minorEastAsia" w:hAnsi="Times New Roman"/>
                <w:b/>
                <w:bCs/>
              </w:rPr>
              <w:t>:</w:t>
            </w:r>
            <w:r w:rsidR="00AB6FB5">
              <w:rPr>
                <w:rFonts w:ascii="Times New Roman" w:eastAsiaTheme="minorEastAsia" w:hAnsi="Times New Roman"/>
                <w:b/>
                <w:bCs/>
              </w:rPr>
              <w:t xml:space="preserve"> BMS2/P</w:t>
            </w:r>
          </w:p>
          <w:p w14:paraId="4538A3C6" w14:textId="519FA4DA" w:rsidR="00DB48D8" w:rsidRDefault="00DB48D8" w:rsidP="00DB48D8">
            <w:pPr>
              <w:pStyle w:val="NoSpacing1"/>
              <w:jc w:val="center"/>
              <w:rPr>
                <w:rFonts w:ascii="Times New Roman" w:eastAsiaTheme="minorEastAsia" w:hAnsi="Times New Roman"/>
                <w:b/>
                <w:bCs/>
              </w:rPr>
            </w:pPr>
            <w:r>
              <w:rPr>
                <w:rFonts w:ascii="Times New Roman" w:eastAsiaTheme="minorEastAsia" w:hAnsi="Times New Roman"/>
                <w:b/>
                <w:bCs/>
              </w:rPr>
              <w:t xml:space="preserve">Report </w:t>
            </w:r>
            <w:r>
              <w:rPr>
                <w:rFonts w:ascii="Times New Roman" w:eastAsiaTheme="minorEastAsia" w:hAnsi="Times New Roman" w:hint="eastAsia"/>
                <w:b/>
                <w:bCs/>
              </w:rPr>
              <w:t>Type</w:t>
            </w:r>
            <w:r>
              <w:rPr>
                <w:rFonts w:ascii="Times New Roman" w:eastAsiaTheme="minorEastAsia" w:hAnsi="Times New Roman"/>
                <w:b/>
                <w:bCs/>
              </w:rPr>
              <w:t>: Qualify Report</w:t>
            </w:r>
          </w:p>
        </w:tc>
      </w:tr>
      <w:tr w:rsidR="00626F2C" w14:paraId="2604DC0F" w14:textId="77777777" w:rsidTr="00626F2C">
        <w:trPr>
          <w:trHeight w:val="360"/>
          <w:jc w:val="center"/>
        </w:trPr>
        <w:tc>
          <w:tcPr>
            <w:tcW w:w="5000" w:type="pct"/>
            <w:vAlign w:val="center"/>
            <w:hideMark/>
          </w:tcPr>
          <w:p w14:paraId="12AD8646" w14:textId="523D4F5E" w:rsidR="00626F2C" w:rsidRDefault="00626F2C">
            <w:pPr>
              <w:pStyle w:val="NoSpacing1"/>
              <w:jc w:val="center"/>
              <w:rPr>
                <w:rFonts w:ascii="Times New Roman" w:eastAsiaTheme="minorEastAsia" w:hAnsi="Times New Roman"/>
                <w:b/>
                <w:bCs/>
              </w:rPr>
            </w:pPr>
            <w:r>
              <w:rPr>
                <w:rFonts w:ascii="Times New Roman" w:eastAsiaTheme="minorEastAsia" w:hAnsi="Times New Roman"/>
                <w:b/>
                <w:bCs/>
              </w:rPr>
              <w:t>2020/</w:t>
            </w:r>
            <w:r w:rsidR="006026D5">
              <w:rPr>
                <w:rFonts w:ascii="Times New Roman" w:eastAsiaTheme="minorEastAsia" w:hAnsi="Times New Roman"/>
                <w:b/>
                <w:bCs/>
              </w:rPr>
              <w:t>7</w:t>
            </w:r>
            <w:r>
              <w:rPr>
                <w:rFonts w:ascii="Times New Roman" w:eastAsiaTheme="minorEastAsia" w:hAnsi="Times New Roman"/>
                <w:b/>
                <w:bCs/>
              </w:rPr>
              <w:t>/1</w:t>
            </w:r>
            <w:r w:rsidR="006026D5">
              <w:rPr>
                <w:rFonts w:ascii="Times New Roman" w:eastAsiaTheme="minorEastAsia" w:hAnsi="Times New Roman"/>
                <w:b/>
                <w:bCs/>
              </w:rPr>
              <w:t>4</w:t>
            </w:r>
          </w:p>
        </w:tc>
      </w:tr>
    </w:tbl>
    <w:p w14:paraId="237B00DF" w14:textId="77777777" w:rsidR="00626F2C" w:rsidRDefault="00626F2C" w:rsidP="00626F2C"/>
    <w:p w14:paraId="40DD212F" w14:textId="77777777" w:rsidR="00626F2C" w:rsidRDefault="00626F2C" w:rsidP="00626F2C"/>
    <w:tbl>
      <w:tblPr>
        <w:tblpPr w:leftFromText="187" w:rightFromText="187" w:bottomFromText="160" w:horzAnchor="margin" w:tblpX="1" w:tblpYSpec="bottom"/>
        <w:tblW w:w="5000" w:type="pct"/>
        <w:tblLook w:val="04A0" w:firstRow="1" w:lastRow="0" w:firstColumn="1" w:lastColumn="0" w:noHBand="0" w:noVBand="1"/>
      </w:tblPr>
      <w:tblGrid>
        <w:gridCol w:w="8522"/>
      </w:tblGrid>
      <w:tr w:rsidR="00626F2C" w14:paraId="351DAA15" w14:textId="77777777" w:rsidTr="008928E9">
        <w:tc>
          <w:tcPr>
            <w:tcW w:w="5000" w:type="pct"/>
          </w:tcPr>
          <w:p w14:paraId="7E4EEE6C" w14:textId="1F72267F" w:rsidR="00626F2C" w:rsidRDefault="00626F2C">
            <w:pPr>
              <w:pStyle w:val="NoSpacing1"/>
              <w:jc w:val="both"/>
              <w:rPr>
                <w:rFonts w:asciiTheme="minorHAnsi" w:eastAsiaTheme="minorEastAsia" w:hAnsiTheme="minorHAnsi" w:cstheme="minorBidi"/>
                <w:sz w:val="21"/>
                <w:szCs w:val="21"/>
              </w:rPr>
            </w:pPr>
          </w:p>
        </w:tc>
      </w:tr>
    </w:tbl>
    <w:p w14:paraId="6F58E837" w14:textId="77777777" w:rsidR="00626F2C" w:rsidRDefault="00626F2C" w:rsidP="00626F2C"/>
    <w:p w14:paraId="40D16943" w14:textId="77777777" w:rsidR="00626F2C" w:rsidRDefault="00626F2C" w:rsidP="00626F2C"/>
    <w:p w14:paraId="3CBFFCBE" w14:textId="3F7AB419" w:rsidR="00626F2C" w:rsidRDefault="00626F2C" w:rsidP="00626F2C">
      <w:r>
        <w:rPr>
          <w:noProof/>
        </w:rPr>
        <w:drawing>
          <wp:inline distT="0" distB="0" distL="0" distR="0" wp14:anchorId="063941A4" wp14:editId="1AD6DA20">
            <wp:extent cx="5267325" cy="8953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7325" cy="895350"/>
                    </a:xfrm>
                    <a:prstGeom prst="rect">
                      <a:avLst/>
                    </a:prstGeom>
                    <a:noFill/>
                    <a:ln>
                      <a:noFill/>
                    </a:ln>
                  </pic:spPr>
                </pic:pic>
              </a:graphicData>
            </a:graphic>
          </wp:inline>
        </w:drawing>
      </w:r>
    </w:p>
    <w:p w14:paraId="2C4FD0DA" w14:textId="77777777" w:rsidR="00626F2C" w:rsidRDefault="00626F2C" w:rsidP="00626F2C">
      <w:pPr>
        <w:rPr>
          <w:rFonts w:ascii="黑体" w:eastAsia="黑体" w:hAnsi="黑体"/>
          <w:spacing w:val="20"/>
        </w:rPr>
      </w:pPr>
      <w:r>
        <w:br w:type="page"/>
      </w:r>
    </w:p>
    <w:p w14:paraId="301B4214" w14:textId="2D6050A5" w:rsidR="00971E50" w:rsidRDefault="009D0CB6" w:rsidP="00971E50">
      <w:pPr>
        <w:pStyle w:val="Heading1"/>
        <w:jc w:val="center"/>
        <w:rPr>
          <w:rFonts w:ascii="Times New Roman" w:hAnsi="Times New Roman" w:cs="Times New Roman"/>
          <w:sz w:val="28"/>
        </w:rPr>
      </w:pPr>
      <w:bookmarkStart w:id="0" w:name="_Toc764882018"/>
      <w:bookmarkStart w:id="1" w:name="_Toc2145216114_WPSOffice_Level1"/>
      <w:bookmarkStart w:id="2" w:name="_Toc31320197_WPSOffice_Level1"/>
      <w:r>
        <w:rPr>
          <w:rFonts w:ascii="Times New Roman" w:hAnsi="Times New Roman" w:cs="Times New Roman"/>
          <w:sz w:val="28"/>
        </w:rPr>
        <w:lastRenderedPageBreak/>
        <w:t>A Survey of the Relevant</w:t>
      </w:r>
      <w:bookmarkEnd w:id="0"/>
      <w:bookmarkEnd w:id="1"/>
      <w:bookmarkEnd w:id="2"/>
      <w:r>
        <w:rPr>
          <w:rFonts w:ascii="Times New Roman" w:hAnsi="Times New Roman" w:cs="Times New Roman"/>
          <w:sz w:val="28"/>
        </w:rPr>
        <w:t xml:space="preserve"> L</w:t>
      </w:r>
      <w:r w:rsidR="007F7B44">
        <w:rPr>
          <w:rFonts w:ascii="Times New Roman" w:hAnsi="Times New Roman" w:cs="Times New Roman"/>
          <w:sz w:val="28"/>
        </w:rPr>
        <w:t>i</w:t>
      </w:r>
      <w:r>
        <w:rPr>
          <w:rFonts w:ascii="Times New Roman" w:hAnsi="Times New Roman" w:cs="Times New Roman"/>
          <w:sz w:val="28"/>
        </w:rPr>
        <w:t>terature</w:t>
      </w:r>
    </w:p>
    <w:p w14:paraId="1D71624A" w14:textId="799AF39F" w:rsidR="00E801B2" w:rsidRDefault="00971E50" w:rsidP="00E801B2">
      <w:pPr>
        <w:ind w:firstLine="420"/>
        <w:jc w:val="left"/>
        <w:rPr>
          <w:rFonts w:ascii="Times New Roman" w:hAnsi="Times New Roman" w:cs="Times New Roman"/>
        </w:rPr>
      </w:pPr>
      <w:r w:rsidRPr="00971E50">
        <w:rPr>
          <w:rFonts w:ascii="Times New Roman" w:hAnsi="Times New Roman" w:cs="Times New Roman"/>
        </w:rPr>
        <w:t xml:space="preserve">Chromosome conformation capture technology has revealed important insights into </w:t>
      </w:r>
      <w:r w:rsidR="009F1183">
        <w:rPr>
          <w:rFonts w:ascii="Times New Roman" w:hAnsi="Times New Roman" w:cs="Times New Roman" w:hint="eastAsia"/>
        </w:rPr>
        <w:t>chromatin</w:t>
      </w:r>
      <w:r w:rsidR="009F1183">
        <w:rPr>
          <w:rFonts w:ascii="Times New Roman" w:hAnsi="Times New Roman" w:cs="Times New Roman"/>
        </w:rPr>
        <w:t xml:space="preserve"> interaction and </w:t>
      </w:r>
      <w:r w:rsidR="00D31396" w:rsidRPr="00D31396">
        <w:rPr>
          <w:rFonts w:ascii="Times New Roman" w:hAnsi="Times New Roman" w:cs="Times New Roman"/>
        </w:rPr>
        <w:t xml:space="preserve">the three-dimensional </w:t>
      </w:r>
      <w:r w:rsidR="00D31396">
        <w:rPr>
          <w:rFonts w:ascii="Times New Roman" w:hAnsi="Times New Roman" w:cs="Times New Roman"/>
        </w:rPr>
        <w:t xml:space="preserve">(3D) </w:t>
      </w:r>
      <w:r w:rsidR="009F1183">
        <w:rPr>
          <w:rFonts w:ascii="Times New Roman" w:hAnsi="Times New Roman" w:cs="Times New Roman"/>
        </w:rPr>
        <w:t>structure</w:t>
      </w:r>
      <w:r w:rsidR="00133C4A">
        <w:rPr>
          <w:rFonts w:ascii="Times New Roman" w:hAnsi="Times New Roman" w:cs="Times New Roman"/>
        </w:rPr>
        <w:t xml:space="preserve"> </w:t>
      </w:r>
      <w:r w:rsidR="00133C4A">
        <w:rPr>
          <w:rFonts w:ascii="Times New Roman" w:hAnsi="Times New Roman" w:cs="Times New Roman"/>
        </w:rPr>
        <w:fldChar w:fldCharType="begin"/>
      </w:r>
      <w:r w:rsidR="00133C4A">
        <w:rPr>
          <w:rFonts w:ascii="Times New Roman" w:hAnsi="Times New Roman" w:cs="Times New Roman"/>
        </w:rPr>
        <w:instrText xml:space="preserve"> ADDIN EN.CITE &lt;EndNote&gt;&lt;Cite&gt;&lt;Author&gt;Dixon&lt;/Author&gt;&lt;Year&gt;2012&lt;/Year&gt;&lt;RecNum&gt;57&lt;/RecNum&gt;&lt;DisplayText&gt;[1]&lt;/DisplayText&gt;&lt;record&gt;&lt;rec-number&gt;57&lt;/rec-number&gt;&lt;foreign-keys&gt;&lt;key app="EN" db-id="9dssfsxp89we0te0pzspvweb2pr9rest5f22" timestamp="1594646428"&gt;5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1476-4687&lt;/isbn&gt;&lt;urls&gt;&lt;/urls&gt;&lt;/record&gt;&lt;/Cite&gt;&lt;/EndNote&gt;</w:instrText>
      </w:r>
      <w:r w:rsidR="00133C4A">
        <w:rPr>
          <w:rFonts w:ascii="Times New Roman" w:hAnsi="Times New Roman" w:cs="Times New Roman"/>
        </w:rPr>
        <w:fldChar w:fldCharType="separate"/>
      </w:r>
      <w:r w:rsidR="00133C4A">
        <w:rPr>
          <w:rFonts w:ascii="Times New Roman" w:hAnsi="Times New Roman" w:cs="Times New Roman"/>
          <w:noProof/>
        </w:rPr>
        <w:t>[1]</w:t>
      </w:r>
      <w:r w:rsidR="00133C4A">
        <w:rPr>
          <w:rFonts w:ascii="Times New Roman" w:hAnsi="Times New Roman" w:cs="Times New Roman"/>
        </w:rPr>
        <w:fldChar w:fldCharType="end"/>
      </w:r>
      <w:r w:rsidRPr="00971E50">
        <w:rPr>
          <w:rFonts w:ascii="Times New Roman" w:hAnsi="Times New Roman" w:cs="Times New Roman"/>
        </w:rPr>
        <w:t xml:space="preserve">. However, </w:t>
      </w:r>
      <w:r w:rsidR="00CB1A99">
        <w:rPr>
          <w:rFonts w:ascii="Times New Roman" w:hAnsi="Times New Roman" w:cs="Times New Roman"/>
        </w:rPr>
        <w:t xml:space="preserve">how chromatin remodels from </w:t>
      </w:r>
      <w:r w:rsidR="00D76B99">
        <w:rPr>
          <w:rFonts w:ascii="Times New Roman" w:hAnsi="Times New Roman" w:cs="Times New Roman"/>
        </w:rPr>
        <w:t>mouse embryonic st</w:t>
      </w:r>
      <w:r w:rsidR="005D393F">
        <w:rPr>
          <w:rFonts w:ascii="Times New Roman" w:hAnsi="Times New Roman" w:cs="Times New Roman" w:hint="eastAsia"/>
        </w:rPr>
        <w:t>e</w:t>
      </w:r>
      <w:r w:rsidR="00D76B99">
        <w:rPr>
          <w:rFonts w:ascii="Times New Roman" w:hAnsi="Times New Roman" w:cs="Times New Roman"/>
        </w:rPr>
        <w:t>m cells (</w:t>
      </w:r>
      <w:r w:rsidR="00CB1A99">
        <w:rPr>
          <w:rFonts w:ascii="Times New Roman" w:hAnsi="Times New Roman" w:cs="Times New Roman"/>
        </w:rPr>
        <w:t>ESC</w:t>
      </w:r>
      <w:r w:rsidR="00D76B99">
        <w:rPr>
          <w:rFonts w:ascii="Times New Roman" w:hAnsi="Times New Roman" w:cs="Times New Roman"/>
        </w:rPr>
        <w:t>)</w:t>
      </w:r>
      <w:r w:rsidR="00CB1A99">
        <w:rPr>
          <w:rFonts w:ascii="Times New Roman" w:hAnsi="Times New Roman" w:cs="Times New Roman"/>
        </w:rPr>
        <w:t xml:space="preserve"> to</w:t>
      </w:r>
      <w:r w:rsidR="00EC396E">
        <w:rPr>
          <w:rFonts w:ascii="Times New Roman" w:hAnsi="Times New Roman" w:cs="Times New Roman"/>
        </w:rPr>
        <w:t xml:space="preserve"> neural progenitor cells</w:t>
      </w:r>
      <w:r w:rsidR="00CB1A99">
        <w:rPr>
          <w:rFonts w:ascii="Times New Roman" w:hAnsi="Times New Roman" w:cs="Times New Roman"/>
        </w:rPr>
        <w:t xml:space="preserve"> </w:t>
      </w:r>
      <w:r w:rsidR="00EC396E">
        <w:rPr>
          <w:rFonts w:ascii="Times New Roman" w:hAnsi="Times New Roman" w:cs="Times New Roman"/>
        </w:rPr>
        <w:t>(</w:t>
      </w:r>
      <w:r w:rsidR="00CB1A99">
        <w:rPr>
          <w:rFonts w:ascii="Times New Roman" w:hAnsi="Times New Roman" w:cs="Times New Roman"/>
        </w:rPr>
        <w:t>NPC</w:t>
      </w:r>
      <w:r w:rsidR="00EC396E">
        <w:rPr>
          <w:rFonts w:ascii="Times New Roman" w:hAnsi="Times New Roman" w:cs="Times New Roman"/>
        </w:rPr>
        <w:t>)</w:t>
      </w:r>
      <w:r w:rsidR="00CB1A99">
        <w:rPr>
          <w:rFonts w:ascii="Times New Roman" w:hAnsi="Times New Roman" w:cs="Times New Roman"/>
        </w:rPr>
        <w:t xml:space="preserve"> </w:t>
      </w:r>
      <w:r w:rsidR="006C2946">
        <w:rPr>
          <w:rFonts w:ascii="Times New Roman" w:hAnsi="Times New Roman" w:cs="Times New Roman"/>
        </w:rPr>
        <w:t xml:space="preserve">was not fully studies, and </w:t>
      </w:r>
      <w:r w:rsidRPr="00971E50">
        <w:rPr>
          <w:rFonts w:ascii="Times New Roman" w:hAnsi="Times New Roman" w:cs="Times New Roman"/>
        </w:rPr>
        <w:t>how spatial genomic architecture is related to gene expression and cell fate</w:t>
      </w:r>
      <w:r w:rsidR="006C2946">
        <w:rPr>
          <w:rFonts w:ascii="Times New Roman" w:hAnsi="Times New Roman" w:cs="Times New Roman"/>
        </w:rPr>
        <w:t xml:space="preserve"> was not clearly understood</w:t>
      </w:r>
      <w:r w:rsidR="008372D1">
        <w:rPr>
          <w:rFonts w:ascii="Times New Roman" w:hAnsi="Times New Roman" w:cs="Times New Roman"/>
        </w:rPr>
        <w:t xml:space="preserve"> </w:t>
      </w:r>
      <w:r w:rsidR="008372D1">
        <w:rPr>
          <w:rFonts w:ascii="Times New Roman" w:hAnsi="Times New Roman" w:cs="Times New Roman"/>
        </w:rPr>
        <w:fldChar w:fldCharType="begin"/>
      </w:r>
      <w:r w:rsidR="008372D1">
        <w:rPr>
          <w:rFonts w:ascii="Times New Roman" w:hAnsi="Times New Roman" w:cs="Times New Roman"/>
        </w:rPr>
        <w:instrText xml:space="preserve"> ADDIN EN.CITE &lt;EndNote&gt;&lt;Cite&gt;&lt;Author&gt;Eckersley-Maslin&lt;/Author&gt;&lt;Year&gt;2018&lt;/Year&gt;&lt;RecNum&gt;74&lt;/RecNum&gt;&lt;DisplayText&gt;[2, 3]&lt;/DisplayText&gt;&lt;record&gt;&lt;rec-number&gt;74&lt;/rec-number&gt;&lt;foreign-keys&gt;&lt;key app="EN" db-id="9dssfsxp89we0te0pzspvweb2pr9rest5f22" timestamp="1594647312"&gt;74&lt;/key&gt;&lt;/foreign-keys&gt;&lt;ref-type name="Journal Article"&gt;17&lt;/ref-type&gt;&lt;contributors&gt;&lt;authors&gt;&lt;author&gt;Eckersley-Maslin, Melanie A&lt;/author&gt;&lt;author&gt;Alda-Catalinas, Celia&lt;/author&gt;&lt;author&gt;Reik, Wolf&lt;/author&gt;&lt;/authors&gt;&lt;/contributors&gt;&lt;titles&gt;&lt;title&gt;Dynamics of the epigenetic landscape during the maternal-to-zygotic transition&lt;/title&gt;&lt;secondary-title&gt;Nature Reviews Molecular Cell Biology&lt;/secondary-title&gt;&lt;/titles&gt;&lt;periodical&gt;&lt;full-title&gt;Nature Reviews Molecular Cell Biology&lt;/full-title&gt;&lt;/periodical&gt;&lt;pages&gt;436-450&lt;/pages&gt;&lt;volume&gt;19&lt;/volume&gt;&lt;number&gt;7&lt;/number&gt;&lt;dates&gt;&lt;year&gt;2018&lt;/year&gt;&lt;/dates&gt;&lt;isbn&gt;1471-0080&lt;/isbn&gt;&lt;urls&gt;&lt;/urls&gt;&lt;/record&gt;&lt;/Cite&gt;&lt;Cite&gt;&lt;Author&gt;Xu&lt;/Author&gt;&lt;Year&gt;2018&lt;/Year&gt;&lt;RecNum&gt;73&lt;/RecNum&gt;&lt;record&gt;&lt;rec-number&gt;73&lt;/rec-number&gt;&lt;foreign-keys&gt;&lt;key app="EN" db-id="9dssfsxp89we0te0pzspvweb2pr9rest5f22" timestamp="1594647310"&gt;73&lt;/key&gt;&lt;/foreign-keys&gt;&lt;ref-type name="Journal Article"&gt;17&lt;/ref-type&gt;&lt;contributors&gt;&lt;authors&gt;&lt;author&gt;Xu, Qianhua&lt;/author&gt;&lt;author&gt;Xie, Wei&lt;/author&gt;&lt;/authors&gt;&lt;/contributors&gt;&lt;titles&gt;&lt;title&gt;Epigenome in early mammalian development: inheritance, reprogramming and establishment&lt;/title&gt;&lt;secondary-title&gt;Trends in cell biology&lt;/secondary-title&gt;&lt;/titles&gt;&lt;periodical&gt;&lt;full-title&gt;Trends in cell biology&lt;/full-title&gt;&lt;/periodical&gt;&lt;pages&gt;237-253&lt;/pages&gt;&lt;volume&gt;28&lt;/volume&gt;&lt;number&gt;3&lt;/number&gt;&lt;dates&gt;&lt;year&gt;2018&lt;/year&gt;&lt;/dates&gt;&lt;isbn&gt;0962-8924&lt;/isbn&gt;&lt;urls&gt;&lt;/urls&gt;&lt;/record&gt;&lt;/Cite&gt;&lt;/EndNote&gt;</w:instrText>
      </w:r>
      <w:r w:rsidR="008372D1">
        <w:rPr>
          <w:rFonts w:ascii="Times New Roman" w:hAnsi="Times New Roman" w:cs="Times New Roman"/>
        </w:rPr>
        <w:fldChar w:fldCharType="separate"/>
      </w:r>
      <w:r w:rsidR="008372D1">
        <w:rPr>
          <w:rFonts w:ascii="Times New Roman" w:hAnsi="Times New Roman" w:cs="Times New Roman"/>
          <w:noProof/>
        </w:rPr>
        <w:t>[2, 3]</w:t>
      </w:r>
      <w:r w:rsidR="008372D1">
        <w:rPr>
          <w:rFonts w:ascii="Times New Roman" w:hAnsi="Times New Roman" w:cs="Times New Roman"/>
        </w:rPr>
        <w:fldChar w:fldCharType="end"/>
      </w:r>
      <w:r w:rsidRPr="00971E50">
        <w:rPr>
          <w:rFonts w:ascii="Times New Roman" w:hAnsi="Times New Roman" w:cs="Times New Roman"/>
        </w:rPr>
        <w:t xml:space="preserve">. </w:t>
      </w:r>
      <w:r w:rsidR="00D76B99">
        <w:rPr>
          <w:rFonts w:ascii="Times New Roman" w:hAnsi="Times New Roman" w:cs="Times New Roman"/>
        </w:rPr>
        <w:t xml:space="preserve">Here, we have comprehensively mapped 3D chromatin organization during the differentiation from </w:t>
      </w:r>
      <w:proofErr w:type="spellStart"/>
      <w:r w:rsidR="00D76B99">
        <w:rPr>
          <w:rFonts w:ascii="Times New Roman" w:hAnsi="Times New Roman" w:cs="Times New Roman"/>
        </w:rPr>
        <w:t>mESC</w:t>
      </w:r>
      <w:proofErr w:type="spellEnd"/>
      <w:r w:rsidR="00D76B99">
        <w:rPr>
          <w:rFonts w:ascii="Times New Roman" w:hAnsi="Times New Roman" w:cs="Times New Roman"/>
        </w:rPr>
        <w:t xml:space="preserve"> to</w:t>
      </w:r>
      <w:r w:rsidR="0088737A">
        <w:rPr>
          <w:rFonts w:ascii="Times New Roman" w:hAnsi="Times New Roman" w:cs="Times New Roman"/>
        </w:rPr>
        <w:t xml:space="preserve"> NPC </w:t>
      </w:r>
      <w:r w:rsidR="0088737A" w:rsidRPr="006261DD">
        <w:rPr>
          <w:rFonts w:ascii="Times New Roman" w:hAnsi="Times New Roman" w:cs="Times New Roman"/>
          <w:i/>
          <w:iCs/>
        </w:rPr>
        <w:t>in vitro</w:t>
      </w:r>
      <w:r w:rsidR="0088737A">
        <w:rPr>
          <w:rFonts w:ascii="Times New Roman" w:hAnsi="Times New Roman" w:cs="Times New Roman"/>
        </w:rPr>
        <w:t>, generating the highest-resolution Hi-C maps</w:t>
      </w:r>
      <w:r w:rsidR="00171B22">
        <w:rPr>
          <w:rFonts w:ascii="Times New Roman" w:hAnsi="Times New Roman" w:cs="Times New Roman"/>
        </w:rPr>
        <w:t xml:space="preserve"> </w:t>
      </w:r>
      <w:r w:rsidR="00171B22">
        <w:rPr>
          <w:rFonts w:ascii="Times New Roman" w:hAnsi="Times New Roman" w:cs="Times New Roman"/>
        </w:rPr>
        <w:fldChar w:fldCharType="begin"/>
      </w:r>
      <w:r w:rsidR="008372D1">
        <w:rPr>
          <w:rFonts w:ascii="Times New Roman" w:hAnsi="Times New Roman" w:cs="Times New Roman"/>
        </w:rPr>
        <w:instrText xml:space="preserve"> ADDIN EN.CITE &lt;EndNote&gt;&lt;Cite&gt;&lt;Author&gt;Zhang&lt;/Author&gt;&lt;Year&gt;2019&lt;/Year&gt;&lt;RecNum&gt;56&lt;/RecNum&gt;&lt;DisplayText&gt;[4]&lt;/DisplayText&gt;&lt;record&gt;&lt;rec-number&gt;56&lt;/rec-number&gt;&lt;foreign-keys&gt;&lt;key app="EN" db-id="9dssfsxp89we0te0pzspvweb2pr9rest5f22" timestamp="1594645631"&gt;56&lt;/key&gt;&lt;/foreign-keys&gt;&lt;ref-type name="Journal Article"&gt;17&lt;/ref-type&gt;&lt;contributors&gt;&lt;authors&gt;&lt;author&gt;Zhang, Yanxiao&lt;/author&gt;&lt;author&gt;Li, Ting&lt;/author&gt;&lt;author&gt;Preissl, Sebastian&lt;/author&gt;&lt;author&gt;Amaral, Maria Luisa&lt;/author&gt;&lt;author&gt;Grinstein, Jonathan D&lt;/author&gt;&lt;author&gt;Farah, Elie N&lt;/author&gt;&lt;author&gt;Destici, Eugin&lt;/author&gt;&lt;author&gt;Qiu, Yunjiang&lt;/author&gt;&lt;author&gt;Hu, Rong&lt;/author&gt;&lt;author&gt;Lee, Ah Young&lt;/author&gt;&lt;/authors&gt;&lt;/contributors&gt;&lt;titles&gt;&lt;title&gt;Transcriptionally active HERV-H retrotransposons demarcate topologically associating domains in human pluripotent stem cells&lt;/title&gt;&lt;secondary-title&gt;Nature genetics&lt;/secondary-title&gt;&lt;/titles&gt;&lt;periodical&gt;&lt;full-title&gt;Nat Genet&lt;/full-title&gt;&lt;abbr-1&gt;Nature genetics&lt;/abbr-1&gt;&lt;/periodical&gt;&lt;pages&gt;1380-1388&lt;/pages&gt;&lt;volume&gt;51&lt;/volume&gt;&lt;number&gt;9&lt;/number&gt;&lt;dates&gt;&lt;year&gt;2019&lt;/year&gt;&lt;/dates&gt;&lt;isbn&gt;1546-1718&lt;/isbn&gt;&lt;urls&gt;&lt;/urls&gt;&lt;/record&gt;&lt;/Cite&gt;&lt;/EndNote&gt;</w:instrText>
      </w:r>
      <w:r w:rsidR="00171B22">
        <w:rPr>
          <w:rFonts w:ascii="Times New Roman" w:hAnsi="Times New Roman" w:cs="Times New Roman"/>
        </w:rPr>
        <w:fldChar w:fldCharType="separate"/>
      </w:r>
      <w:r w:rsidR="008372D1">
        <w:rPr>
          <w:rFonts w:ascii="Times New Roman" w:hAnsi="Times New Roman" w:cs="Times New Roman"/>
          <w:noProof/>
        </w:rPr>
        <w:t>[4]</w:t>
      </w:r>
      <w:r w:rsidR="00171B22">
        <w:rPr>
          <w:rFonts w:ascii="Times New Roman" w:hAnsi="Times New Roman" w:cs="Times New Roman"/>
        </w:rPr>
        <w:fldChar w:fldCharType="end"/>
      </w:r>
      <w:r w:rsidR="0088737A">
        <w:rPr>
          <w:rFonts w:ascii="Times New Roman" w:hAnsi="Times New Roman" w:cs="Times New Roman"/>
        </w:rPr>
        <w:t>.</w:t>
      </w:r>
    </w:p>
    <w:p w14:paraId="5DD580B8" w14:textId="79EFF181" w:rsidR="004B4A9A" w:rsidRDefault="00286239" w:rsidP="00971E50">
      <w:pPr>
        <w:ind w:firstLine="420"/>
        <w:jc w:val="left"/>
        <w:rPr>
          <w:rFonts w:ascii="Times New Roman" w:hAnsi="Times New Roman" w:cs="Times New Roman"/>
        </w:rPr>
      </w:pPr>
      <w:r w:rsidRPr="00286239">
        <w:rPr>
          <w:rFonts w:ascii="Times New Roman" w:hAnsi="Times New Roman" w:cs="Times New Roman"/>
        </w:rPr>
        <w:t xml:space="preserve">Transposable elements </w:t>
      </w:r>
      <w:r w:rsidR="00E801B2">
        <w:rPr>
          <w:rFonts w:ascii="Times New Roman" w:hAnsi="Times New Roman" w:cs="Times New Roman"/>
        </w:rPr>
        <w:t xml:space="preserve">(TEs) </w:t>
      </w:r>
      <w:r w:rsidRPr="00286239">
        <w:rPr>
          <w:rFonts w:ascii="Times New Roman" w:hAnsi="Times New Roman" w:cs="Times New Roman"/>
        </w:rPr>
        <w:t xml:space="preserve">are rich genetic components of eukaryotic genomes and have important regulatory characteristics that can affect transcription, splicing, and recombination. </w:t>
      </w:r>
      <w:r w:rsidR="004F574C">
        <w:rPr>
          <w:rFonts w:ascii="Times New Roman" w:hAnsi="Times New Roman" w:cs="Times New Roman"/>
        </w:rPr>
        <w:t>There are two types of MERVL TEs</w:t>
      </w:r>
      <w:r w:rsidR="0086688B">
        <w:rPr>
          <w:rFonts w:ascii="Times New Roman" w:hAnsi="Times New Roman" w:cs="Times New Roman"/>
        </w:rPr>
        <w:t xml:space="preserve"> (</w:t>
      </w:r>
      <w:r w:rsidR="0086688B" w:rsidRPr="00EE0974">
        <w:rPr>
          <w:rFonts w:ascii="Times New Roman" w:hAnsi="Times New Roman" w:cs="Times New Roman"/>
          <w:b/>
          <w:bCs/>
        </w:rPr>
        <w:t>Figure 1</w:t>
      </w:r>
      <w:r w:rsidR="0086688B">
        <w:rPr>
          <w:rFonts w:ascii="Times New Roman" w:hAnsi="Times New Roman" w:cs="Times New Roman"/>
        </w:rPr>
        <w:t>)</w:t>
      </w:r>
      <w:r w:rsidR="004F574C">
        <w:rPr>
          <w:rFonts w:ascii="Times New Roman" w:hAnsi="Times New Roman" w:cs="Times New Roman"/>
        </w:rPr>
        <w:t>: (1</w:t>
      </w:r>
      <w:r w:rsidR="004F574C">
        <w:rPr>
          <w:rFonts w:ascii="Times New Roman" w:hAnsi="Times New Roman" w:cs="Times New Roman" w:hint="eastAsia"/>
        </w:rPr>
        <w:t>)</w:t>
      </w:r>
      <w:r w:rsidR="004F574C">
        <w:rPr>
          <w:rFonts w:ascii="Times New Roman" w:hAnsi="Times New Roman" w:cs="Times New Roman"/>
        </w:rPr>
        <w:t xml:space="preserve"> </w:t>
      </w:r>
      <w:r w:rsidR="004F574C">
        <w:rPr>
          <w:rFonts w:ascii="Times New Roman" w:hAnsi="Times New Roman" w:cs="Times New Roman" w:hint="eastAsia"/>
        </w:rPr>
        <w:t>complete</w:t>
      </w:r>
      <w:r w:rsidR="004F574C">
        <w:rPr>
          <w:rFonts w:ascii="Times New Roman" w:hAnsi="Times New Roman" w:cs="Times New Roman"/>
        </w:rPr>
        <w:t xml:space="preserve"> MERVL, consisting of a MERVL-int element </w:t>
      </w:r>
      <w:r w:rsidR="00C647A6">
        <w:rPr>
          <w:rFonts w:ascii="Times New Roman" w:hAnsi="Times New Roman" w:cs="Times New Roman"/>
        </w:rPr>
        <w:t>and 2</w:t>
      </w:r>
      <w:r w:rsidR="004F574C">
        <w:rPr>
          <w:rFonts w:ascii="Times New Roman" w:hAnsi="Times New Roman" w:cs="Times New Roman"/>
        </w:rPr>
        <w:t xml:space="preserve"> MT2_Mm long terminal repeats (LTR), and (ii) </w:t>
      </w:r>
      <w:r w:rsidR="005030FC">
        <w:rPr>
          <w:rFonts w:ascii="Times New Roman" w:hAnsi="Times New Roman" w:cs="Times New Roman"/>
        </w:rPr>
        <w:t>solo</w:t>
      </w:r>
      <w:r w:rsidR="004F574C">
        <w:rPr>
          <w:rFonts w:ascii="Times New Roman" w:hAnsi="Times New Roman" w:cs="Times New Roman"/>
        </w:rPr>
        <w:t xml:space="preserve"> MT2_Mm</w:t>
      </w:r>
      <w:r w:rsidR="00513F70">
        <w:rPr>
          <w:rFonts w:ascii="Times New Roman" w:hAnsi="Times New Roman" w:cs="Times New Roman"/>
        </w:rPr>
        <w:t xml:space="preserve">, </w:t>
      </w:r>
      <w:r w:rsidR="004F574C">
        <w:rPr>
          <w:rFonts w:ascii="Times New Roman" w:hAnsi="Times New Roman" w:cs="Times New Roman"/>
        </w:rPr>
        <w:t xml:space="preserve">which </w:t>
      </w:r>
      <w:r w:rsidR="0021270B">
        <w:rPr>
          <w:rFonts w:ascii="Times New Roman" w:hAnsi="Times New Roman" w:cs="Times New Roman"/>
        </w:rPr>
        <w:t>come</w:t>
      </w:r>
      <w:r w:rsidR="004F574C">
        <w:rPr>
          <w:rFonts w:ascii="Times New Roman" w:hAnsi="Times New Roman" w:cs="Times New Roman"/>
        </w:rPr>
        <w:t xml:space="preserve"> from homologous recombination </w:t>
      </w:r>
      <w:r w:rsidR="003A7EEB">
        <w:rPr>
          <w:rFonts w:ascii="Times New Roman" w:hAnsi="Times New Roman" w:cs="Times New Roman"/>
        </w:rPr>
        <w:fldChar w:fldCharType="begin"/>
      </w:r>
      <w:r w:rsidR="008372D1">
        <w:rPr>
          <w:rFonts w:ascii="Times New Roman" w:hAnsi="Times New Roman" w:cs="Times New Roman"/>
        </w:rPr>
        <w:instrText xml:space="preserve"> ADDIN EN.CITE &lt;EndNote&gt;&lt;Cite&gt;&lt;Author&gt;Bonev&lt;/Author&gt;&lt;Year&gt;2017&lt;/Year&gt;&lt;RecNum&gt;64&lt;/RecNum&gt;&lt;DisplayText&gt;[5]&lt;/DisplayText&gt;&lt;record&gt;&lt;rec-number&gt;64&lt;/rec-number&gt;&lt;foreign-keys&gt;&lt;key app="EN" db-id="9dssfsxp89we0te0pzspvweb2pr9rest5f22" timestamp="1594646844"&gt;64&lt;/key&gt;&lt;/foreign-keys&gt;&lt;ref-type name="Journal Article"&gt;17&lt;/ref-type&gt;&lt;contributors&gt;&lt;authors&gt;&lt;author&gt;Bonev, Boyan&lt;/author&gt;&lt;author&gt;Cohen, Netta Mendelson&lt;/author&gt;&lt;author&gt;Szabo, Quentin&lt;/author&gt;&lt;author&gt;Fritsch, Lauriane&lt;/author&gt;&lt;author&gt;Papadopoulos, Giorgio L&lt;/author&gt;&lt;author&gt;Lubling, Yaniv&lt;/author&gt;&lt;author&gt;Xu, Xiaole&lt;/author&gt;&lt;author&gt;Lv, Xiaodan&lt;/author&gt;&lt;author&gt;Hugnot, Jean-Philippe&lt;/author&gt;&lt;author&gt;Tanay, Amos&lt;/author&gt;&lt;/authors&gt;&lt;/contributors&gt;&lt;titles&gt;&lt;title&gt;Multiscale 3D genome rewiring during mouse neural development&lt;/title&gt;&lt;secondary-title&gt;Cell&lt;/secondary-title&gt;&lt;/titles&gt;&lt;periodical&gt;&lt;full-title&gt;Cell&lt;/full-title&gt;&lt;abbr-1&gt;Cell&lt;/abbr-1&gt;&lt;/periodical&gt;&lt;pages&gt;557-572. e24&lt;/pages&gt;&lt;volume&gt;171&lt;/volume&gt;&lt;number&gt;3&lt;/number&gt;&lt;dates&gt;&lt;year&gt;2017&lt;/year&gt;&lt;/dates&gt;&lt;isbn&gt;0092-8674&lt;/isbn&gt;&lt;urls&gt;&lt;/urls&gt;&lt;/record&gt;&lt;/Cite&gt;&lt;/EndNote&gt;</w:instrText>
      </w:r>
      <w:r w:rsidR="003A7EEB">
        <w:rPr>
          <w:rFonts w:ascii="Times New Roman" w:hAnsi="Times New Roman" w:cs="Times New Roman"/>
        </w:rPr>
        <w:fldChar w:fldCharType="separate"/>
      </w:r>
      <w:r w:rsidR="008372D1">
        <w:rPr>
          <w:rFonts w:ascii="Times New Roman" w:hAnsi="Times New Roman" w:cs="Times New Roman"/>
          <w:noProof/>
        </w:rPr>
        <w:t>[5]</w:t>
      </w:r>
      <w:r w:rsidR="003A7EEB">
        <w:rPr>
          <w:rFonts w:ascii="Times New Roman" w:hAnsi="Times New Roman" w:cs="Times New Roman"/>
        </w:rPr>
        <w:fldChar w:fldCharType="end"/>
      </w:r>
      <w:r w:rsidR="004F574C">
        <w:rPr>
          <w:rFonts w:ascii="Times New Roman" w:hAnsi="Times New Roman" w:cs="Times New Roman"/>
        </w:rPr>
        <w:t>.</w:t>
      </w:r>
      <w:r w:rsidR="00092C75">
        <w:rPr>
          <w:rFonts w:ascii="Times New Roman" w:hAnsi="Times New Roman" w:cs="Times New Roman"/>
        </w:rPr>
        <w:t xml:space="preserve"> </w:t>
      </w:r>
      <w:r w:rsidR="00DD4F7C">
        <w:rPr>
          <w:rFonts w:ascii="Times New Roman" w:hAnsi="Times New Roman" w:cs="Times New Roman"/>
        </w:rPr>
        <w:t>We focus on type I class of MERVL TEs</w:t>
      </w:r>
      <w:r w:rsidR="004F37E4">
        <w:rPr>
          <w:rFonts w:ascii="Times New Roman" w:hAnsi="Times New Roman" w:cs="Times New Roman"/>
        </w:rPr>
        <w:t xml:space="preserve"> because we are more interested in complete MERVL sequences</w:t>
      </w:r>
      <w:r w:rsidR="00DD4F7C">
        <w:rPr>
          <w:rFonts w:ascii="Times New Roman" w:hAnsi="Times New Roman" w:cs="Times New Roman"/>
        </w:rPr>
        <w:t xml:space="preserve">. </w:t>
      </w:r>
      <w:r w:rsidRPr="00286239">
        <w:rPr>
          <w:rFonts w:ascii="Times New Roman" w:hAnsi="Times New Roman" w:cs="Times New Roman"/>
        </w:rPr>
        <w:t xml:space="preserve">Here, we demonstrate that the mouse endogenous retroviral element (MERVL) family of transposable elements can drive 3D recombination of the genome in </w:t>
      </w:r>
      <w:r w:rsidR="00E96110">
        <w:rPr>
          <w:rFonts w:ascii="Times New Roman" w:hAnsi="Times New Roman" w:cs="Times New Roman"/>
        </w:rPr>
        <w:t xml:space="preserve">the differentiation process from </w:t>
      </w:r>
      <w:proofErr w:type="spellStart"/>
      <w:r w:rsidR="00E96110">
        <w:rPr>
          <w:rFonts w:ascii="Times New Roman" w:hAnsi="Times New Roman" w:cs="Times New Roman"/>
        </w:rPr>
        <w:t>mESC</w:t>
      </w:r>
      <w:proofErr w:type="spellEnd"/>
      <w:r w:rsidR="00E96110">
        <w:rPr>
          <w:rFonts w:ascii="Times New Roman" w:hAnsi="Times New Roman" w:cs="Times New Roman"/>
        </w:rPr>
        <w:t xml:space="preserve"> to NPC</w:t>
      </w:r>
      <w:r w:rsidR="00146AB4">
        <w:rPr>
          <w:rFonts w:ascii="Times New Roman" w:hAnsi="Times New Roman" w:cs="Times New Roman"/>
        </w:rPr>
        <w:t xml:space="preserve"> and</w:t>
      </w:r>
      <w:r w:rsidR="000A6C02">
        <w:rPr>
          <w:rFonts w:ascii="Times New Roman" w:hAnsi="Times New Roman" w:cs="Times New Roman"/>
        </w:rPr>
        <w:t xml:space="preserve"> effectively repress differentiating into neural cells by preventing lncRNA expression that represses </w:t>
      </w:r>
      <w:r w:rsidR="00F4300C">
        <w:rPr>
          <w:rFonts w:ascii="Times New Roman" w:hAnsi="Times New Roman" w:cs="Times New Roman"/>
        </w:rPr>
        <w:t>NPC</w:t>
      </w:r>
      <w:r w:rsidR="000A6C02">
        <w:rPr>
          <w:rFonts w:ascii="Times New Roman" w:hAnsi="Times New Roman" w:cs="Times New Roman"/>
        </w:rPr>
        <w:t>.</w:t>
      </w:r>
    </w:p>
    <w:p w14:paraId="1ECEFCFD" w14:textId="05CC2EC9" w:rsidR="005124D6" w:rsidRDefault="00E23184" w:rsidP="005124D6">
      <w:pPr>
        <w:ind w:firstLine="420"/>
        <w:jc w:val="left"/>
        <w:rPr>
          <w:rFonts w:ascii="Times New Roman" w:hAnsi="Times New Roman" w:cs="Times New Roman"/>
        </w:rPr>
      </w:pPr>
      <w:r>
        <w:rPr>
          <w:rFonts w:ascii="Times New Roman" w:hAnsi="Times New Roman" w:cs="Times New Roman"/>
        </w:rPr>
        <w:t xml:space="preserve">MERVL involved in the process of regulating </w:t>
      </w:r>
      <w:r w:rsidR="00A14C15">
        <w:rPr>
          <w:rFonts w:ascii="Times New Roman" w:hAnsi="Times New Roman" w:cs="Times New Roman"/>
        </w:rPr>
        <w:t xml:space="preserve">chromatin </w:t>
      </w:r>
      <w:r>
        <w:rPr>
          <w:rFonts w:ascii="Times New Roman" w:hAnsi="Times New Roman" w:cs="Times New Roman"/>
        </w:rPr>
        <w:t xml:space="preserve">3D structure. </w:t>
      </w:r>
      <w:r w:rsidR="00297F80">
        <w:rPr>
          <w:rFonts w:ascii="Times New Roman" w:hAnsi="Times New Roman" w:cs="Times New Roman" w:hint="eastAsia"/>
        </w:rPr>
        <w:t>In</w:t>
      </w:r>
      <w:r w:rsidR="00297F80">
        <w:rPr>
          <w:rFonts w:ascii="Times New Roman" w:hAnsi="Times New Roman" w:cs="Times New Roman"/>
        </w:rPr>
        <w:t xml:space="preserve"> </w:t>
      </w:r>
      <w:r w:rsidR="000362BE" w:rsidRPr="004E2BE2">
        <w:rPr>
          <w:rFonts w:ascii="Times New Roman" w:hAnsi="Times New Roman" w:cs="Times New Roman"/>
        </w:rPr>
        <w:t xml:space="preserve">despite </w:t>
      </w:r>
      <w:r w:rsidR="00297F80">
        <w:rPr>
          <w:rFonts w:ascii="Times New Roman" w:hAnsi="Times New Roman" w:cs="Times New Roman" w:hint="eastAsia"/>
        </w:rPr>
        <w:t>of</w:t>
      </w:r>
      <w:r w:rsidR="00297F80">
        <w:rPr>
          <w:rFonts w:ascii="Times New Roman" w:hAnsi="Times New Roman" w:cs="Times New Roman"/>
        </w:rPr>
        <w:t xml:space="preserve"> </w:t>
      </w:r>
      <w:r w:rsidR="000362BE" w:rsidRPr="004E2BE2">
        <w:rPr>
          <w:rFonts w:ascii="Times New Roman" w:hAnsi="Times New Roman" w:cs="Times New Roman"/>
        </w:rPr>
        <w:t>their functional relevance, it is impossible to check the chromatin conformation changes associated with TEs</w:t>
      </w:r>
      <w:r w:rsidR="009C145D">
        <w:rPr>
          <w:rFonts w:ascii="Times New Roman" w:hAnsi="Times New Roman" w:cs="Times New Roman"/>
        </w:rPr>
        <w:t xml:space="preserve"> because of the lack of dynamic technology</w:t>
      </w:r>
      <w:r w:rsidR="000362BE">
        <w:rPr>
          <w:rFonts w:ascii="Times New Roman" w:hAnsi="Times New Roman" w:cs="Times New Roman"/>
        </w:rPr>
        <w:t xml:space="preserve"> </w:t>
      </w:r>
      <w:r w:rsidR="000362BE">
        <w:rPr>
          <w:rFonts w:ascii="Times New Roman" w:hAnsi="Times New Roman" w:cs="Times New Roman"/>
        </w:rPr>
        <w:fldChar w:fldCharType="begin"/>
      </w:r>
      <w:r w:rsidR="000362BE">
        <w:rPr>
          <w:rFonts w:ascii="Times New Roman" w:hAnsi="Times New Roman" w:cs="Times New Roman"/>
        </w:rPr>
        <w:instrText xml:space="preserve"> ADDIN EN.CITE &lt;EndNote&gt;&lt;Cite&gt;&lt;Author&gt;Li&lt;/Author&gt;&lt;Year&gt;2019&lt;/Year&gt;&lt;RecNum&gt;76&lt;/RecNum&gt;&lt;DisplayText&gt;[13, 14]&lt;/DisplayText&gt;&lt;record&gt;&lt;rec-number&gt;76&lt;/rec-number&gt;&lt;foreign-keys&gt;&lt;key app="EN" db-id="9dssfsxp89we0te0pzspvweb2pr9rest5f22" timestamp="1594647316"&gt;76&lt;/key&gt;&lt;/foreign-keys&gt;&lt;ref-type name="Journal Article"&gt;17&lt;/ref-type&gt;&lt;contributors&gt;&lt;authors&gt;&lt;author&gt;Li, Feifei&lt;/author&gt;&lt;author&gt;An, Ziyang&lt;/author&gt;&lt;author&gt;Zhang, Zhihua&lt;/author&gt;&lt;/authors&gt;&lt;/contributors&gt;&lt;titles&gt;&lt;title&gt;The dynamic 3D genome in gametogenesis and early embryonic development&lt;/title&gt;&lt;secondary-title&gt;Cells&lt;/secondary-title&gt;&lt;/titles&gt;&lt;periodical&gt;&lt;full-title&gt;Cells&lt;/full-title&gt;&lt;/periodical&gt;&lt;pages&gt;788&lt;/pages&gt;&lt;volume&gt;8&lt;/volume&gt;&lt;number&gt;8&lt;/number&gt;&lt;dates&gt;&lt;year&gt;2019&lt;/year&gt;&lt;/dates&gt;&lt;urls&gt;&lt;/urls&gt;&lt;/record&gt;&lt;/Cite&gt;&lt;Cite&gt;&lt;Author&gt;Sundaram&lt;/Author&gt;&lt;Year&gt;2020&lt;/Year&gt;&lt;RecNum&gt;75&lt;/RecNum&gt;&lt;record&gt;&lt;rec-number&gt;75&lt;/rec-number&gt;&lt;foreign-keys&gt;&lt;key app="EN" db-id="9dssfsxp89we0te0pzspvweb2pr9rest5f22" timestamp="1594647314"&gt;75&lt;/key&gt;&lt;/foreign-keys&gt;&lt;ref-type name="Journal Article"&gt;17&lt;/ref-type&gt;&lt;contributors&gt;&lt;authors&gt;&lt;author&gt;Sundaram, Vasavi&lt;/author&gt;&lt;author&gt;Wysocka, Joanna&lt;/author&gt;&lt;/authors&gt;&lt;/contributors&gt;&lt;titles&gt;&lt;title&gt;Transposable elements as a potent source of diverse cis-regulatory sequences in mammalian genomes&lt;/title&gt;&lt;secondary-title&gt;Philosophical Transactions of the Royal Society B&lt;/secondary-title&gt;&lt;/titles&gt;&lt;periodical&gt;&lt;full-title&gt;Philosophical Transactions of the Royal Society B&lt;/full-title&gt;&lt;/periodical&gt;&lt;pages&gt;20190347&lt;/pages&gt;&lt;volume&gt;375&lt;/volume&gt;&lt;number&gt;1795&lt;/number&gt;&lt;dates&gt;&lt;year&gt;2020&lt;/year&gt;&lt;/dates&gt;&lt;isbn&gt;0962-8436&lt;/isbn&gt;&lt;urls&gt;&lt;/urls&gt;&lt;/record&gt;&lt;/Cite&gt;&lt;/EndNote&gt;</w:instrText>
      </w:r>
      <w:r w:rsidR="000362BE">
        <w:rPr>
          <w:rFonts w:ascii="Times New Roman" w:hAnsi="Times New Roman" w:cs="Times New Roman"/>
        </w:rPr>
        <w:fldChar w:fldCharType="separate"/>
      </w:r>
      <w:r w:rsidR="000362BE">
        <w:rPr>
          <w:rFonts w:ascii="Times New Roman" w:hAnsi="Times New Roman" w:cs="Times New Roman"/>
          <w:noProof/>
        </w:rPr>
        <w:t>[13, 14]</w:t>
      </w:r>
      <w:r w:rsidR="000362BE">
        <w:rPr>
          <w:rFonts w:ascii="Times New Roman" w:hAnsi="Times New Roman" w:cs="Times New Roman"/>
        </w:rPr>
        <w:fldChar w:fldCharType="end"/>
      </w:r>
      <w:r w:rsidR="000362BE" w:rsidRPr="004E2BE2">
        <w:rPr>
          <w:rFonts w:ascii="Times New Roman" w:hAnsi="Times New Roman" w:cs="Times New Roman"/>
        </w:rPr>
        <w:t>.</w:t>
      </w:r>
      <w:r w:rsidR="000362BE">
        <w:rPr>
          <w:rFonts w:ascii="Times New Roman" w:hAnsi="Times New Roman" w:cs="Times New Roman"/>
        </w:rPr>
        <w:t xml:space="preserve"> </w:t>
      </w:r>
      <w:r w:rsidR="00A77A5B" w:rsidRPr="00F02032">
        <w:rPr>
          <w:rFonts w:ascii="Times New Roman" w:hAnsi="Times New Roman" w:cs="Times New Roman" w:hint="eastAsia"/>
        </w:rPr>
        <w:t>One</w:t>
      </w:r>
      <w:r w:rsidR="00F02032">
        <w:rPr>
          <w:rFonts w:ascii="Times New Roman" w:hAnsi="Times New Roman" w:cs="Times New Roman"/>
        </w:rPr>
        <w:t xml:space="preserve"> research</w:t>
      </w:r>
      <w:r w:rsidR="00A77A5B" w:rsidRPr="00F02032">
        <w:rPr>
          <w:rFonts w:ascii="Times New Roman" w:hAnsi="Times New Roman" w:cs="Times New Roman" w:hint="eastAsia"/>
        </w:rPr>
        <w:t xml:space="preserve"> </w:t>
      </w:r>
      <w:r w:rsidR="00F328B5" w:rsidRPr="00F02032">
        <w:rPr>
          <w:rFonts w:ascii="Times New Roman" w:hAnsi="Times New Roman" w:cs="Times New Roman"/>
        </w:rPr>
        <w:t>lab</w:t>
      </w:r>
      <w:r w:rsidR="00A77A5B" w:rsidRPr="00F02032">
        <w:rPr>
          <w:rFonts w:ascii="Times New Roman" w:hAnsi="Times New Roman" w:cs="Times New Roman" w:hint="eastAsia"/>
        </w:rPr>
        <w:t xml:space="preserve"> reported that MERVL plays an important role in embryonic development, and another paper reported that MERVL plays an important role in chromatin formation (via zinc fingers, MERV-L integrated in the first intron of the Zinc fingers)</w:t>
      </w:r>
      <w:r w:rsidR="00F328B5" w:rsidRPr="00F02032">
        <w:rPr>
          <w:rFonts w:ascii="Times New Roman" w:hAnsi="Times New Roman" w:cs="Times New Roman"/>
        </w:rPr>
        <w:t xml:space="preserve"> </w:t>
      </w:r>
      <w:r w:rsidR="00F328B5" w:rsidRPr="00F02032">
        <w:rPr>
          <w:rFonts w:ascii="Times New Roman" w:hAnsi="Times New Roman" w:cs="Times New Roman"/>
        </w:rPr>
        <w:fldChar w:fldCharType="begin">
          <w:fldData xml:space="preserve">PEVuZE5vdGU+PENpdGU+PEF1dGhvcj5QZXJpbmNoZXJpPC9BdXRob3I+PFllYXI+MjAwODwvWWVh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</w:fldData>
        </w:fldChar>
      </w:r>
      <w:r w:rsidR="008372D1">
        <w:rPr>
          <w:rFonts w:ascii="Times New Roman" w:hAnsi="Times New Roman" w:cs="Times New Roman"/>
        </w:rPr>
        <w:instrText xml:space="preserve"> ADDIN EN.CITE </w:instrText>
      </w:r>
      <w:r w:rsidR="008372D1">
        <w:rPr>
          <w:rFonts w:ascii="Times New Roman" w:hAnsi="Times New Roman" w:cs="Times New Roman"/>
        </w:rPr>
        <w:fldChar w:fldCharType="begin">
          <w:fldData xml:space="preserve">PEVuZE5vdGU+PENpdGU+PEF1dGhvcj5QZXJpbmNoZXJpPC9BdXRob3I+PFllYXI+MjAwODwvWWVh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</w:fldData>
        </w:fldChar>
      </w:r>
      <w:r w:rsidR="008372D1">
        <w:rPr>
          <w:rFonts w:ascii="Times New Roman" w:hAnsi="Times New Roman" w:cs="Times New Roman"/>
        </w:rPr>
        <w:instrText xml:space="preserve"> ADDIN EN.CITE.DATA </w:instrText>
      </w:r>
      <w:r w:rsidR="008372D1">
        <w:rPr>
          <w:rFonts w:ascii="Times New Roman" w:hAnsi="Times New Roman" w:cs="Times New Roman"/>
        </w:rPr>
      </w:r>
      <w:r w:rsidR="008372D1">
        <w:rPr>
          <w:rFonts w:ascii="Times New Roman" w:hAnsi="Times New Roman" w:cs="Times New Roman"/>
        </w:rPr>
        <w:fldChar w:fldCharType="end"/>
      </w:r>
      <w:r w:rsidR="00F328B5" w:rsidRPr="00F02032">
        <w:rPr>
          <w:rFonts w:ascii="Times New Roman" w:hAnsi="Times New Roman" w:cs="Times New Roman"/>
        </w:rPr>
      </w:r>
      <w:r w:rsidR="00F328B5" w:rsidRPr="00F02032">
        <w:rPr>
          <w:rFonts w:ascii="Times New Roman" w:hAnsi="Times New Roman" w:cs="Times New Roman"/>
        </w:rPr>
        <w:fldChar w:fldCharType="separate"/>
      </w:r>
      <w:r w:rsidR="008372D1">
        <w:rPr>
          <w:rFonts w:ascii="Times New Roman" w:hAnsi="Times New Roman" w:cs="Times New Roman"/>
          <w:noProof/>
        </w:rPr>
        <w:t>[6, 7]</w:t>
      </w:r>
      <w:r w:rsidR="00F328B5" w:rsidRPr="00F02032">
        <w:rPr>
          <w:rFonts w:ascii="Times New Roman" w:hAnsi="Times New Roman" w:cs="Times New Roman"/>
        </w:rPr>
        <w:fldChar w:fldCharType="end"/>
      </w:r>
      <w:r w:rsidR="00A77A5B" w:rsidRPr="00F02032">
        <w:rPr>
          <w:rFonts w:ascii="Times New Roman" w:hAnsi="Times New Roman" w:cs="Times New Roman" w:hint="eastAsia"/>
        </w:rPr>
        <w:t>.</w:t>
      </w:r>
      <w:r w:rsidR="00A77A5B" w:rsidRPr="00F02032">
        <w:rPr>
          <w:rFonts w:ascii="Times New Roman" w:hAnsi="Times New Roman" w:cs="Times New Roman"/>
        </w:rPr>
        <w:t xml:space="preserve"> </w:t>
      </w:r>
      <w:r w:rsidR="00E801B2">
        <w:rPr>
          <w:rFonts w:ascii="Times New Roman" w:hAnsi="Times New Roman" w:cs="Times New Roman"/>
        </w:rPr>
        <w:t xml:space="preserve">TEs are </w:t>
      </w:r>
      <w:r w:rsidR="006956FE">
        <w:rPr>
          <w:rFonts w:ascii="Times New Roman" w:hAnsi="Times New Roman" w:cs="Times New Roman"/>
        </w:rPr>
        <w:t xml:space="preserve">often </w:t>
      </w:r>
      <w:r w:rsidR="00E801B2">
        <w:rPr>
          <w:rFonts w:ascii="Times New Roman" w:hAnsi="Times New Roman" w:cs="Times New Roman"/>
        </w:rPr>
        <w:t xml:space="preserve">suppressed in </w:t>
      </w:r>
      <w:proofErr w:type="spellStart"/>
      <w:r w:rsidR="00E801B2">
        <w:rPr>
          <w:rFonts w:ascii="Times New Roman" w:hAnsi="Times New Roman" w:cs="Times New Roman"/>
        </w:rPr>
        <w:t>mESC</w:t>
      </w:r>
      <w:proofErr w:type="spellEnd"/>
      <w:r w:rsidR="00E801B2">
        <w:rPr>
          <w:rFonts w:ascii="Times New Roman" w:hAnsi="Times New Roman" w:cs="Times New Roman"/>
        </w:rPr>
        <w:t xml:space="preserve"> </w:t>
      </w:r>
      <w:r w:rsidR="005D3C80">
        <w:rPr>
          <w:rFonts w:ascii="Times New Roman" w:hAnsi="Times New Roman" w:cs="Times New Roman"/>
        </w:rPr>
        <w:t xml:space="preserve">development </w:t>
      </w:r>
      <w:r w:rsidR="008A0222">
        <w:rPr>
          <w:rFonts w:ascii="Times New Roman" w:hAnsi="Times New Roman" w:cs="Times New Roman"/>
        </w:rPr>
        <w:t>with the regulation of</w:t>
      </w:r>
      <w:r w:rsidR="00E801B2">
        <w:rPr>
          <w:rFonts w:ascii="Times New Roman" w:hAnsi="Times New Roman" w:cs="Times New Roman"/>
        </w:rPr>
        <w:t xml:space="preserve"> ERVs</w:t>
      </w:r>
      <w:r w:rsidR="00221B50">
        <w:rPr>
          <w:rFonts w:ascii="Times New Roman" w:hAnsi="Times New Roman" w:cs="Times New Roman"/>
        </w:rPr>
        <w:t xml:space="preserve">. </w:t>
      </w:r>
      <w:r w:rsidR="00E801B2">
        <w:rPr>
          <w:rFonts w:ascii="Times New Roman" w:hAnsi="Times New Roman" w:cs="Times New Roman"/>
        </w:rPr>
        <w:t>Zinc-finger proteins bind to specific sequences in ERVs</w:t>
      </w:r>
      <w:r w:rsidR="00221B50">
        <w:rPr>
          <w:rFonts w:ascii="Times New Roman" w:hAnsi="Times New Roman" w:cs="Times New Roman"/>
        </w:rPr>
        <w:t xml:space="preserve"> </w:t>
      </w:r>
      <w:r w:rsidR="00E801B2">
        <w:rPr>
          <w:rFonts w:ascii="Times New Roman" w:hAnsi="Times New Roman" w:cs="Times New Roman"/>
        </w:rPr>
        <w:t>to silence TEs</w:t>
      </w:r>
      <w:r w:rsidR="00D865A2">
        <w:rPr>
          <w:rFonts w:ascii="Times New Roman" w:hAnsi="Times New Roman" w:cs="Times New Roman"/>
        </w:rPr>
        <w:t xml:space="preserve"> </w:t>
      </w:r>
      <w:r w:rsidR="00D865A2">
        <w:rPr>
          <w:rFonts w:ascii="Times New Roman" w:hAnsi="Times New Roman" w:cs="Times New Roman"/>
        </w:rPr>
        <w:fldChar w:fldCharType="begin">
          <w:fldData xml:space="preserve">PEVuZE5vdGU+PENpdGU+PEF1dGhvcj5MbMOocmVzPC9BdXRob3I+PFllYXI+MjAxOTwvWWVhcj48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</w:fldData>
        </w:fldChar>
      </w:r>
      <w:r w:rsidR="008372D1">
        <w:rPr>
          <w:rFonts w:ascii="Times New Roman" w:hAnsi="Times New Roman" w:cs="Times New Roman"/>
        </w:rPr>
        <w:instrText xml:space="preserve"> ADDIN EN.CITE </w:instrText>
      </w:r>
      <w:r w:rsidR="008372D1">
        <w:rPr>
          <w:rFonts w:ascii="Times New Roman" w:hAnsi="Times New Roman" w:cs="Times New Roman"/>
        </w:rPr>
        <w:fldChar w:fldCharType="begin">
          <w:fldData xml:space="preserve">PEVuZE5vdGU+PENpdGU+PEF1dGhvcj5MbMOocmVzPC9BdXRob3I+PFllYXI+MjAxOTwvWWVhcj48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</w:fldData>
        </w:fldChar>
      </w:r>
      <w:r w:rsidR="008372D1">
        <w:rPr>
          <w:rFonts w:ascii="Times New Roman" w:hAnsi="Times New Roman" w:cs="Times New Roman"/>
        </w:rPr>
        <w:instrText xml:space="preserve"> ADDIN EN.CITE.DATA </w:instrText>
      </w:r>
      <w:r w:rsidR="008372D1">
        <w:rPr>
          <w:rFonts w:ascii="Times New Roman" w:hAnsi="Times New Roman" w:cs="Times New Roman"/>
        </w:rPr>
      </w:r>
      <w:r w:rsidR="008372D1">
        <w:rPr>
          <w:rFonts w:ascii="Times New Roman" w:hAnsi="Times New Roman" w:cs="Times New Roman"/>
        </w:rPr>
        <w:fldChar w:fldCharType="end"/>
      </w:r>
      <w:r w:rsidR="00D865A2">
        <w:rPr>
          <w:rFonts w:ascii="Times New Roman" w:hAnsi="Times New Roman" w:cs="Times New Roman"/>
        </w:rPr>
      </w:r>
      <w:r w:rsidR="00D865A2">
        <w:rPr>
          <w:rFonts w:ascii="Times New Roman" w:hAnsi="Times New Roman" w:cs="Times New Roman"/>
        </w:rPr>
        <w:fldChar w:fldCharType="separate"/>
      </w:r>
      <w:r w:rsidR="008372D1">
        <w:rPr>
          <w:rFonts w:ascii="Times New Roman" w:hAnsi="Times New Roman" w:cs="Times New Roman"/>
          <w:noProof/>
        </w:rPr>
        <w:t>[8-10]</w:t>
      </w:r>
      <w:r w:rsidR="00D865A2">
        <w:rPr>
          <w:rFonts w:ascii="Times New Roman" w:hAnsi="Times New Roman" w:cs="Times New Roman"/>
        </w:rPr>
        <w:fldChar w:fldCharType="end"/>
      </w:r>
      <w:r w:rsidR="00E801B2">
        <w:rPr>
          <w:rFonts w:ascii="Times New Roman" w:hAnsi="Times New Roman" w:cs="Times New Roman"/>
        </w:rPr>
        <w:t>.</w:t>
      </w:r>
      <w:r w:rsidR="009D6B8D">
        <w:rPr>
          <w:rFonts w:ascii="Times New Roman" w:hAnsi="Times New Roman" w:cs="Times New Roman"/>
        </w:rPr>
        <w:t xml:space="preserve"> </w:t>
      </w:r>
      <w:r w:rsidR="00CF4B42">
        <w:rPr>
          <w:rFonts w:ascii="Times New Roman" w:hAnsi="Times New Roman" w:cs="Times New Roman"/>
        </w:rPr>
        <w:t>T</w:t>
      </w:r>
      <w:r w:rsidR="00E801B2">
        <w:rPr>
          <w:rFonts w:ascii="Times New Roman" w:hAnsi="Times New Roman" w:cs="Times New Roman"/>
        </w:rPr>
        <w:t>he epigenetic system is regulating TEs</w:t>
      </w:r>
      <w:r w:rsidR="00CF4B42">
        <w:rPr>
          <w:rFonts w:ascii="Times New Roman" w:hAnsi="Times New Roman" w:cs="Times New Roman"/>
        </w:rPr>
        <w:t xml:space="preserve"> is</w:t>
      </w:r>
      <w:r w:rsidR="00A62901">
        <w:rPr>
          <w:rFonts w:ascii="Times New Roman" w:hAnsi="Times New Roman" w:cs="Times New Roman"/>
        </w:rPr>
        <w:t xml:space="preserve"> known by scientist</w:t>
      </w:r>
      <w:r w:rsidR="00E801B2">
        <w:rPr>
          <w:rFonts w:ascii="Times New Roman" w:hAnsi="Times New Roman" w:cs="Times New Roman"/>
        </w:rPr>
        <w:t xml:space="preserve">. However, </w:t>
      </w:r>
      <w:r w:rsidR="007F100D">
        <w:rPr>
          <w:rFonts w:ascii="Times New Roman" w:hAnsi="Times New Roman" w:cs="Times New Roman"/>
        </w:rPr>
        <w:t xml:space="preserve">there are lots of </w:t>
      </w:r>
      <w:r w:rsidR="00E801B2">
        <w:rPr>
          <w:rFonts w:ascii="Times New Roman" w:hAnsi="Times New Roman" w:cs="Times New Roman"/>
        </w:rPr>
        <w:t>distinct types of TE, for which the epigenetic regulation is unclear</w:t>
      </w:r>
      <w:r w:rsidR="003A7EEB">
        <w:rPr>
          <w:rFonts w:ascii="Times New Roman" w:hAnsi="Times New Roman" w:cs="Times New Roman"/>
        </w:rPr>
        <w:t xml:space="preserve"> </w:t>
      </w:r>
      <w:r w:rsidR="003A7EEB">
        <w:rPr>
          <w:rFonts w:ascii="Times New Roman" w:hAnsi="Times New Roman" w:cs="Times New Roman"/>
        </w:rPr>
        <w:fldChar w:fldCharType="begin"/>
      </w:r>
      <w:r w:rsidR="008372D1">
        <w:rPr>
          <w:rFonts w:ascii="Times New Roman" w:hAnsi="Times New Roman" w:cs="Times New Roman"/>
        </w:rPr>
        <w:instrText xml:space="preserve"> ADDIN EN.CITE &lt;EndNote&gt;&lt;Cite&gt;&lt;Author&gt;Ishiuchi&lt;/Author&gt;&lt;Year&gt;2015&lt;/Year&gt;&lt;RecNum&gt;60&lt;/RecNum&gt;&lt;DisplayText&gt;[11]&lt;/DisplayText&gt;&lt;record&gt;&lt;rec-number&gt;60&lt;/rec-number&gt;&lt;foreign-keys&gt;&lt;key app="EN" db-id="9dssfsxp89we0te0pzspvweb2pr9rest5f22" timestamp="1594646711"&gt;60&lt;/key&gt;&lt;/foreign-keys&gt;&lt;ref-type name="Journal Article"&gt;17&lt;/ref-type&gt;&lt;contributors&gt;&lt;authors&gt;&lt;author&gt;Ishiuchi, Takashi&lt;/author&gt;&lt;author&gt;Enriquez-Gasca, Rocio&lt;/author&gt;&lt;author&gt;Mizutani, Eiji&lt;/author&gt;&lt;author&gt;Bošković, Ana&lt;/author&gt;&lt;author&gt;Ziegler-Birling, Celine&lt;/author&gt;&lt;author&gt;Rodriguez-Terrones, Diego&lt;/author&gt;&lt;author&gt;Wakayama, Teruhiko&lt;/author&gt;&lt;author&gt;Vaquerizas, Juan M&lt;/author&gt;&lt;author&gt;Torres-Padilla, Maria-Elena&lt;/author&gt;&lt;/authors&gt;&lt;/contributors&gt;&lt;titles&gt;&lt;title&gt;Early embryonic-like cells are induced by downregulating replication-dependent chromatin assembly&lt;/title&gt;&lt;secondary-title&gt;Nature structural &amp;amp; molecular biology&lt;/secondary-title&gt;&lt;/titles&gt;&lt;periodical&gt;&lt;full-title&gt;Nat Struct Mol Biol&lt;/full-title&gt;&lt;abbr-1&gt;Nature structural &amp;amp; molecular biology&lt;/abbr-1&gt;&lt;/periodical&gt;&lt;pages&gt;662&lt;/pages&gt;&lt;volume&gt;22&lt;/volume&gt;&lt;number&gt;9&lt;/number&gt;&lt;dates&gt;&lt;year&gt;2015&lt;/year&gt;&lt;/dates&gt;&lt;isbn&gt;1545-9985&lt;/isbn&gt;&lt;urls&gt;&lt;/urls&gt;&lt;/record&gt;&lt;/Cite&gt;&lt;/EndNote&gt;</w:instrText>
      </w:r>
      <w:r w:rsidR="003A7EEB">
        <w:rPr>
          <w:rFonts w:ascii="Times New Roman" w:hAnsi="Times New Roman" w:cs="Times New Roman"/>
        </w:rPr>
        <w:fldChar w:fldCharType="separate"/>
      </w:r>
      <w:r w:rsidR="008372D1">
        <w:rPr>
          <w:rFonts w:ascii="Times New Roman" w:hAnsi="Times New Roman" w:cs="Times New Roman"/>
          <w:noProof/>
        </w:rPr>
        <w:t>[11]</w:t>
      </w:r>
      <w:r w:rsidR="003A7EEB">
        <w:rPr>
          <w:rFonts w:ascii="Times New Roman" w:hAnsi="Times New Roman" w:cs="Times New Roman"/>
        </w:rPr>
        <w:fldChar w:fldCharType="end"/>
      </w:r>
      <w:r w:rsidR="00E801B2">
        <w:rPr>
          <w:rFonts w:ascii="Times New Roman" w:hAnsi="Times New Roman" w:cs="Times New Roman"/>
        </w:rPr>
        <w:t>.</w:t>
      </w:r>
    </w:p>
    <w:p w14:paraId="2361D188" w14:textId="77777777" w:rsidR="00DE33E8" w:rsidRDefault="00DE33E8">
      <w:pPr>
        <w:widowControl/>
        <w:jc w:val="left"/>
        <w:rPr>
          <w:rFonts w:ascii="Times New Roman" w:hAnsi="Times New Roman" w:cs="Times New Roman"/>
        </w:rPr>
      </w:pPr>
      <w:r>
        <w:rPr>
          <w:rFonts w:ascii="Times New Roman" w:hAnsi="Times New Roman" w:cs="Times New Roman"/>
        </w:rPr>
        <w:br w:type="page"/>
      </w:r>
    </w:p>
    <w:p w14:paraId="4698F7B8" w14:textId="1DF43F6C" w:rsidR="00F16914" w:rsidRDefault="00F16914" w:rsidP="00F16914">
      <w:pPr>
        <w:pStyle w:val="Heading1"/>
        <w:jc w:val="center"/>
        <w:rPr>
          <w:rFonts w:ascii="Times New Roman" w:hAnsi="Times New Roman" w:cs="Times New Roman"/>
          <w:sz w:val="28"/>
        </w:rPr>
      </w:pPr>
      <w:r>
        <w:rPr>
          <w:rFonts w:ascii="Times New Roman" w:hAnsi="Times New Roman" w:cs="Times New Roman"/>
          <w:sz w:val="28"/>
        </w:rPr>
        <w:lastRenderedPageBreak/>
        <w:t>Identification of A Specific Research Topic</w:t>
      </w:r>
    </w:p>
    <w:p w14:paraId="5E766236" w14:textId="6373FA01" w:rsidR="00546AAE" w:rsidRDefault="008F0D44" w:rsidP="00123C4F">
      <w:pPr>
        <w:pStyle w:val="ListParagraph"/>
        <w:numPr>
          <w:ilvl w:val="0"/>
          <w:numId w:val="5"/>
        </w:numPr>
        <w:jc w:val="left"/>
        <w:rPr>
          <w:rFonts w:ascii="Times New Roman" w:hAnsi="Times New Roman" w:cs="Times New Roman"/>
        </w:rPr>
      </w:pPr>
      <w:r>
        <w:rPr>
          <w:rFonts w:ascii="Times New Roman" w:hAnsi="Times New Roman" w:cs="Times New Roman"/>
        </w:rPr>
        <w:t>C</w:t>
      </w:r>
      <w:r w:rsidR="00546AAE" w:rsidRPr="00546AAE">
        <w:rPr>
          <w:rFonts w:ascii="Times New Roman" w:hAnsi="Times New Roman" w:cs="Times New Roman"/>
        </w:rPr>
        <w:t>hromatin architecture undergoes reorganization during differentiation</w:t>
      </w:r>
      <w:r w:rsidR="00546AAE">
        <w:rPr>
          <w:rFonts w:ascii="Times New Roman" w:hAnsi="Times New Roman" w:cs="Times New Roman"/>
        </w:rPr>
        <w:t xml:space="preserve"> </w:t>
      </w:r>
      <w:r>
        <w:rPr>
          <w:rFonts w:ascii="Times New Roman" w:hAnsi="Times New Roman" w:cs="Times New Roman"/>
        </w:rPr>
        <w:t xml:space="preserve">in human and mouse </w:t>
      </w:r>
      <w:r>
        <w:rPr>
          <w:rFonts w:ascii="Times New Roman" w:hAnsi="Times New Roman" w:cs="Times New Roman"/>
        </w:rPr>
        <w:fldChar w:fldCharType="begin">
          <w:fldData xml:space="preserve">PEVuZE5vdGU+PENpdGU+PEF1dGhvcj5UYW48L0F1dGhvcj48WWVhcj4yMDIwPC9ZZWFyPjxSZWNO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YW48L0F1dGhvcj48WWVhcj4yMDIwPC9ZZWFyPjxSZWNO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15-17]</w:t>
      </w:r>
      <w:r>
        <w:rPr>
          <w:rFonts w:ascii="Times New Roman" w:hAnsi="Times New Roman" w:cs="Times New Roman"/>
        </w:rPr>
        <w:fldChar w:fldCharType="end"/>
      </w:r>
      <w:r>
        <w:rPr>
          <w:rFonts w:ascii="Times New Roman" w:hAnsi="Times New Roman" w:cs="Times New Roman"/>
        </w:rPr>
        <w:t>. H</w:t>
      </w:r>
      <w:r w:rsidR="00123C4F" w:rsidRPr="00123C4F">
        <w:rPr>
          <w:rFonts w:ascii="Times New Roman" w:hAnsi="Times New Roman" w:cs="Times New Roman"/>
        </w:rPr>
        <w:t xml:space="preserve">ow chromatin is reorganized during </w:t>
      </w:r>
      <w:r w:rsidR="00123C4F">
        <w:rPr>
          <w:rFonts w:ascii="Times New Roman" w:hAnsi="Times New Roman" w:cs="Times New Roman"/>
        </w:rPr>
        <w:t>this differentiation process</w:t>
      </w:r>
      <w:r w:rsidR="00123C4F" w:rsidRPr="00123C4F">
        <w:rPr>
          <w:rFonts w:ascii="Times New Roman" w:hAnsi="Times New Roman" w:cs="Times New Roman"/>
        </w:rPr>
        <w:t xml:space="preserve"> remains to be fully elucidated in mous</w:t>
      </w:r>
      <w:r w:rsidR="006D52F2">
        <w:rPr>
          <w:rFonts w:ascii="Times New Roman" w:hAnsi="Times New Roman" w:cs="Times New Roman"/>
        </w:rPr>
        <w:t>e?</w:t>
      </w:r>
    </w:p>
    <w:p w14:paraId="1BB4EDB5" w14:textId="4BC056BF" w:rsidR="002402D3" w:rsidRPr="006D52F2" w:rsidRDefault="00665491" w:rsidP="006D52F2">
      <w:pPr>
        <w:pStyle w:val="ListParagraph"/>
        <w:numPr>
          <w:ilvl w:val="0"/>
          <w:numId w:val="5"/>
        </w:numPr>
        <w:jc w:val="left"/>
        <w:rPr>
          <w:rFonts w:ascii="Times New Roman" w:hAnsi="Times New Roman" w:cs="Times New Roman"/>
        </w:rPr>
      </w:pPr>
      <w:r>
        <w:rPr>
          <w:rFonts w:ascii="Times New Roman" w:hAnsi="Times New Roman" w:cs="Times New Roman"/>
        </w:rPr>
        <w:t xml:space="preserve">HERV-H can shape cell type-specific chromatin architecture during </w:t>
      </w:r>
      <w:r w:rsidRPr="00665491">
        <w:rPr>
          <w:rFonts w:ascii="Times New Roman" w:hAnsi="Times New Roman" w:cs="Times New Roman"/>
        </w:rPr>
        <w:t>human pluripotent stem cell (</w:t>
      </w:r>
      <w:proofErr w:type="spellStart"/>
      <w:r w:rsidRPr="00665491">
        <w:rPr>
          <w:rFonts w:ascii="Times New Roman" w:hAnsi="Times New Roman" w:cs="Times New Roman"/>
        </w:rPr>
        <w:t>hPSC</w:t>
      </w:r>
      <w:proofErr w:type="spellEnd"/>
      <w:r w:rsidRPr="00665491">
        <w:rPr>
          <w:rFonts w:ascii="Times New Roman" w:hAnsi="Times New Roman" w:cs="Times New Roman"/>
        </w:rPr>
        <w:t>) differentiation</w:t>
      </w:r>
      <w:r w:rsidR="00930822">
        <w:rPr>
          <w:rFonts w:ascii="Times New Roman" w:hAnsi="Times New Roman" w:cs="Times New Roman"/>
        </w:rPr>
        <w:t xml:space="preserve"> </w:t>
      </w:r>
      <w:r w:rsidR="00930822">
        <w:rPr>
          <w:rFonts w:ascii="Times New Roman" w:hAnsi="Times New Roman" w:cs="Times New Roman"/>
        </w:rPr>
        <w:fldChar w:fldCharType="begin">
          <w:fldData xml:space="preserve">PEVuZE5vdGU+PENpdGU+PEF1dGhvcj5TaW1hPC9BdXRob3I+PFllYXI+MjAxOTwvWWVhcj48UmVj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</w:fldData>
        </w:fldChar>
      </w:r>
      <w:r w:rsidR="00930822">
        <w:rPr>
          <w:rFonts w:ascii="Times New Roman" w:hAnsi="Times New Roman" w:cs="Times New Roman"/>
        </w:rPr>
        <w:instrText xml:space="preserve"> ADDIN EN.CITE </w:instrText>
      </w:r>
      <w:r w:rsidR="00930822">
        <w:rPr>
          <w:rFonts w:ascii="Times New Roman" w:hAnsi="Times New Roman" w:cs="Times New Roman"/>
        </w:rPr>
        <w:fldChar w:fldCharType="begin">
          <w:fldData xml:space="preserve">PEVuZE5vdGU+PENpdGU+PEF1dGhvcj5TaW1hPC9BdXRob3I+PFllYXI+MjAxOTwvWWVhcj48UmVj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</w:fldData>
        </w:fldChar>
      </w:r>
      <w:r w:rsidR="00930822">
        <w:rPr>
          <w:rFonts w:ascii="Times New Roman" w:hAnsi="Times New Roman" w:cs="Times New Roman"/>
        </w:rPr>
        <w:instrText xml:space="preserve"> ADDIN EN.CITE.DATA </w:instrText>
      </w:r>
      <w:r w:rsidR="00930822">
        <w:rPr>
          <w:rFonts w:ascii="Times New Roman" w:hAnsi="Times New Roman" w:cs="Times New Roman"/>
        </w:rPr>
      </w:r>
      <w:r w:rsidR="00930822">
        <w:rPr>
          <w:rFonts w:ascii="Times New Roman" w:hAnsi="Times New Roman" w:cs="Times New Roman"/>
        </w:rPr>
        <w:fldChar w:fldCharType="end"/>
      </w:r>
      <w:r w:rsidR="00930822">
        <w:rPr>
          <w:rFonts w:ascii="Times New Roman" w:hAnsi="Times New Roman" w:cs="Times New Roman"/>
        </w:rPr>
      </w:r>
      <w:r w:rsidR="00930822">
        <w:rPr>
          <w:rFonts w:ascii="Times New Roman" w:hAnsi="Times New Roman" w:cs="Times New Roman"/>
        </w:rPr>
        <w:fldChar w:fldCharType="separate"/>
      </w:r>
      <w:r w:rsidR="00930822">
        <w:rPr>
          <w:rFonts w:ascii="Times New Roman" w:hAnsi="Times New Roman" w:cs="Times New Roman"/>
          <w:noProof/>
        </w:rPr>
        <w:t>[13, 16, 18, 19]</w:t>
      </w:r>
      <w:r w:rsidR="00930822">
        <w:rPr>
          <w:rFonts w:ascii="Times New Roman" w:hAnsi="Times New Roman" w:cs="Times New Roman"/>
        </w:rPr>
        <w:fldChar w:fldCharType="end"/>
      </w:r>
      <w:r>
        <w:rPr>
          <w:rFonts w:ascii="Times New Roman" w:hAnsi="Times New Roman" w:cs="Times New Roman"/>
        </w:rPr>
        <w:t xml:space="preserve">. Both HERV-H and MERVL are long terminal repeat element (LTR) type of repeat element and </w:t>
      </w:r>
      <w:r w:rsidR="002402D3">
        <w:rPr>
          <w:rFonts w:ascii="Times New Roman" w:hAnsi="Times New Roman" w:cs="Times New Roman"/>
        </w:rPr>
        <w:t>they are ERV family members. So, w</w:t>
      </w:r>
      <w:r>
        <w:rPr>
          <w:rFonts w:ascii="Times New Roman" w:hAnsi="Times New Roman" w:cs="Times New Roman"/>
        </w:rPr>
        <w:t xml:space="preserve">hether MERVL involved in the process of differentiation from </w:t>
      </w:r>
      <w:proofErr w:type="spellStart"/>
      <w:r>
        <w:rPr>
          <w:rFonts w:ascii="Times New Roman" w:hAnsi="Times New Roman" w:cs="Times New Roman"/>
        </w:rPr>
        <w:t>mESC</w:t>
      </w:r>
      <w:proofErr w:type="spellEnd"/>
      <w:r>
        <w:rPr>
          <w:rFonts w:ascii="Times New Roman" w:hAnsi="Times New Roman" w:cs="Times New Roman"/>
        </w:rPr>
        <w:t xml:space="preserve"> to NPC</w:t>
      </w:r>
      <w:r w:rsidR="002402D3">
        <w:rPr>
          <w:rFonts w:ascii="Times New Roman" w:hAnsi="Times New Roman" w:cs="Times New Roman"/>
        </w:rPr>
        <w:t>?</w:t>
      </w:r>
      <w:r w:rsidR="006D52F2">
        <w:rPr>
          <w:rFonts w:ascii="Times New Roman" w:hAnsi="Times New Roman" w:cs="Times New Roman"/>
        </w:rPr>
        <w:t xml:space="preserve"> And if MERVL</w:t>
      </w:r>
      <w:r w:rsidR="006D52F2" w:rsidRPr="006D52F2">
        <w:rPr>
          <w:rFonts w:ascii="Times New Roman" w:hAnsi="Times New Roman" w:cs="Times New Roman"/>
        </w:rPr>
        <w:t xml:space="preserve"> retroviral elements can delineate TAD boundaries</w:t>
      </w:r>
      <w:r w:rsidR="006D52F2">
        <w:rPr>
          <w:rFonts w:ascii="Times New Roman" w:hAnsi="Times New Roman" w:cs="Times New Roman"/>
        </w:rPr>
        <w:t>?</w:t>
      </w:r>
    </w:p>
    <w:p w14:paraId="01606C90" w14:textId="77777777" w:rsidR="002456DD" w:rsidRDefault="002456DD">
      <w:pPr>
        <w:widowControl/>
        <w:jc w:val="left"/>
        <w:rPr>
          <w:sz w:val="32"/>
          <w:szCs w:val="40"/>
        </w:rPr>
      </w:pPr>
      <w:r>
        <w:rPr>
          <w:sz w:val="32"/>
          <w:szCs w:val="40"/>
        </w:rPr>
        <w:br w:type="page"/>
      </w:r>
    </w:p>
    <w:p w14:paraId="55E11205" w14:textId="77BFFF3F" w:rsidR="00882DDA" w:rsidRDefault="00DE07FD" w:rsidP="0015057B">
      <w:pPr>
        <w:pStyle w:val="Heading1"/>
        <w:jc w:val="center"/>
      </w:pPr>
      <w:r>
        <w:rPr>
          <w:sz w:val="32"/>
          <w:szCs w:val="40"/>
        </w:rPr>
        <w:lastRenderedPageBreak/>
        <w:t xml:space="preserve">The </w:t>
      </w:r>
      <w:r w:rsidR="00B418D6">
        <w:rPr>
          <w:sz w:val="32"/>
          <w:szCs w:val="40"/>
        </w:rPr>
        <w:t>R</w:t>
      </w:r>
      <w:r>
        <w:rPr>
          <w:sz w:val="32"/>
          <w:szCs w:val="40"/>
        </w:rPr>
        <w:t xml:space="preserve">esearch </w:t>
      </w:r>
      <w:r w:rsidR="00B418D6">
        <w:rPr>
          <w:sz w:val="32"/>
          <w:szCs w:val="40"/>
        </w:rPr>
        <w:t>M</w:t>
      </w:r>
      <w:r>
        <w:rPr>
          <w:sz w:val="32"/>
          <w:szCs w:val="40"/>
        </w:rPr>
        <w:t>ethodology</w:t>
      </w:r>
    </w:p>
    <w:p w14:paraId="3EA22F93" w14:textId="01236A32" w:rsidR="00801595" w:rsidRDefault="00801595" w:rsidP="00DC2950">
      <w:pPr>
        <w:spacing w:line="240" w:lineRule="auto"/>
        <w:rPr>
          <w:b/>
          <w:bCs/>
        </w:rPr>
      </w:pPr>
      <w:proofErr w:type="spellStart"/>
      <w:r>
        <w:rPr>
          <w:b/>
          <w:bCs/>
        </w:rPr>
        <w:t>ChIP</w:t>
      </w:r>
      <w:proofErr w:type="spellEnd"/>
      <w:r>
        <w:rPr>
          <w:b/>
          <w:bCs/>
        </w:rPr>
        <w:t>-</w:t>
      </w:r>
      <w:r w:rsidR="00F533FD">
        <w:rPr>
          <w:b/>
          <w:bCs/>
        </w:rPr>
        <w:t>S</w:t>
      </w:r>
      <w:r>
        <w:rPr>
          <w:b/>
          <w:bCs/>
        </w:rPr>
        <w:t>eq data processing.</w:t>
      </w:r>
    </w:p>
    <w:p w14:paraId="42D0B66B" w14:textId="77777777" w:rsidR="00DC2950" w:rsidRDefault="00801595" w:rsidP="00DC2950">
      <w:pPr>
        <w:spacing w:line="240" w:lineRule="auto"/>
        <w:rPr>
          <w:b/>
          <w:bCs/>
        </w:rPr>
      </w:pPr>
      <w:r w:rsidRPr="00A27A2B">
        <w:rPr>
          <w:b/>
          <w:bCs/>
          <w:i/>
          <w:iCs/>
        </w:rPr>
        <w:t>Read Alignment.</w:t>
      </w:r>
      <w:r w:rsidR="00311BBD">
        <w:rPr>
          <w:b/>
          <w:bCs/>
        </w:rPr>
        <w:t xml:space="preserve"> </w:t>
      </w:r>
      <w:r w:rsidR="005843D0">
        <w:t>In total, t</w:t>
      </w:r>
      <w:r w:rsidR="005843D0">
        <w:rPr>
          <w:rFonts w:hint="eastAsia"/>
        </w:rPr>
        <w:t>here</w:t>
      </w:r>
      <w:r w:rsidR="005843D0">
        <w:t xml:space="preserve"> are 45 TF or chromatin modification </w:t>
      </w:r>
      <w:proofErr w:type="spellStart"/>
      <w:r w:rsidR="005843D0">
        <w:t>ChIP</w:t>
      </w:r>
      <w:proofErr w:type="spellEnd"/>
      <w:r w:rsidR="005843D0">
        <w:t>-</w:t>
      </w:r>
      <w:r w:rsidR="00EA413B">
        <w:t>S</w:t>
      </w:r>
      <w:r w:rsidR="005843D0">
        <w:t>eq involved in our research. In which, 30 of them have pre-processed wig/</w:t>
      </w:r>
      <w:proofErr w:type="spellStart"/>
      <w:r w:rsidR="005843D0">
        <w:t>bw</w:t>
      </w:r>
      <w:proofErr w:type="spellEnd"/>
      <w:r w:rsidR="005843D0">
        <w:t>/</w:t>
      </w:r>
      <w:proofErr w:type="spellStart"/>
      <w:r w:rsidR="005843D0">
        <w:t>bedgraph</w:t>
      </w:r>
      <w:proofErr w:type="spellEnd"/>
      <w:r w:rsidR="005843D0">
        <w:t xml:space="preserve"> format data with mm9 as reference genome. For the other 15 </w:t>
      </w:r>
      <w:proofErr w:type="spellStart"/>
      <w:r w:rsidR="005843D0">
        <w:t>ChIP</w:t>
      </w:r>
      <w:proofErr w:type="spellEnd"/>
      <w:r w:rsidR="005843D0">
        <w:t xml:space="preserve">-seq data, we utilized bowtie2 for mapping. </w:t>
      </w:r>
      <w:r w:rsidR="00EA413B">
        <w:t>PCR duplicates were removed by their flag labels.</w:t>
      </w:r>
      <w:r w:rsidR="00DC2950">
        <w:rPr>
          <w:b/>
          <w:bCs/>
        </w:rPr>
        <w:t xml:space="preserve"> </w:t>
      </w:r>
    </w:p>
    <w:p w14:paraId="3C53392E" w14:textId="38D2B543" w:rsidR="00EA413B" w:rsidRPr="00311BBD" w:rsidRDefault="00EA413B" w:rsidP="00DC2950">
      <w:pPr>
        <w:spacing w:line="240" w:lineRule="auto"/>
        <w:rPr>
          <w:b/>
          <w:bCs/>
        </w:rPr>
      </w:pPr>
      <w:proofErr w:type="spellStart"/>
      <w:r w:rsidRPr="00A27A2B">
        <w:rPr>
          <w:b/>
          <w:bCs/>
          <w:i/>
          <w:iCs/>
        </w:rPr>
        <w:t>ChIP</w:t>
      </w:r>
      <w:proofErr w:type="spellEnd"/>
      <w:r w:rsidRPr="00A27A2B">
        <w:rPr>
          <w:b/>
          <w:bCs/>
          <w:i/>
          <w:iCs/>
        </w:rPr>
        <w:t>-Seq peak calling.</w:t>
      </w:r>
      <w:r w:rsidR="00311BBD">
        <w:rPr>
          <w:b/>
          <w:bCs/>
        </w:rPr>
        <w:t xml:space="preserve"> </w:t>
      </w:r>
      <w:r>
        <w:t>TF or chromatin modification binding sites were called using MACS2 technology</w:t>
      </w:r>
      <w:r w:rsidR="00D13411">
        <w:t xml:space="preserve">. We set the parameters as follows: </w:t>
      </w:r>
      <w:r>
        <w:t>- -</w:t>
      </w:r>
      <w:proofErr w:type="spellStart"/>
      <w:r>
        <w:t>nomodel</w:t>
      </w:r>
      <w:proofErr w:type="spellEnd"/>
      <w:r>
        <w:t xml:space="preserve"> - -</w:t>
      </w:r>
      <w:proofErr w:type="spellStart"/>
      <w:r>
        <w:t>exsize</w:t>
      </w:r>
      <w:proofErr w:type="spellEnd"/>
      <w:r>
        <w:t xml:space="preserve"> 180</w:t>
      </w:r>
      <w:r w:rsidR="009B408F">
        <w:t xml:space="preserve"> </w:t>
      </w:r>
      <w:r w:rsidR="009B408F">
        <w:fldChar w:fldCharType="begin"/>
      </w:r>
      <w:r w:rsidR="00930822">
        <w:instrText xml:space="preserve"> ADDIN EN.CITE &lt;EndNote&gt;&lt;Cite&gt;&lt;Author&gt;Zhang&lt;/Author&gt;&lt;Year&gt;2008&lt;/Year&gt;&lt;RecNum&gt;67&lt;/RecNum&gt;&lt;DisplayText&gt;[19]&lt;/DisplayText&gt;&lt;record&gt;&lt;rec-number&gt;67&lt;/rec-number&gt;&lt;foreign-keys&gt;&lt;key app="EN" db-id="9dssfsxp89we0te0pzspvweb2pr9rest5f22" timestamp="1594647035"&gt;67&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baum, Chad&lt;/author&gt;&lt;author&gt;Myers, Richard M&lt;/author&gt;&lt;author&gt;Brown, Myles&lt;/author&gt;&lt;author&gt;Li, Wei&lt;/author&gt;&lt;/authors&gt;&lt;/contributors&gt;&lt;titles&gt;&lt;title&gt;Model-based analysis of ChIP-Seq (MACS)&lt;/title&gt;&lt;secondary-title&gt;Genome biology&lt;/secondary-title&gt;&lt;/titles&gt;&lt;periodical&gt;&lt;full-title&gt;Genome biology&lt;/full-title&gt;&lt;/periodical&gt;&lt;pages&gt;1-9&lt;/pages&gt;&lt;volume&gt;9&lt;/volume&gt;&lt;number&gt;9&lt;/number&gt;&lt;dates&gt;&lt;year&gt;2008&lt;/year&gt;&lt;/dates&gt;&lt;isbn&gt;1474-760X&lt;/isbn&gt;&lt;urls&gt;&lt;/urls&gt;&lt;/record&gt;&lt;/Cite&gt;&lt;/EndNote&gt;</w:instrText>
      </w:r>
      <w:r w:rsidR="009B408F">
        <w:fldChar w:fldCharType="separate"/>
      </w:r>
      <w:r w:rsidR="00930822">
        <w:rPr>
          <w:noProof/>
        </w:rPr>
        <w:t>[19]</w:t>
      </w:r>
      <w:r w:rsidR="009B408F">
        <w:fldChar w:fldCharType="end"/>
      </w:r>
      <w:r>
        <w:t xml:space="preserve">. </w:t>
      </w:r>
      <w:r w:rsidR="007F2EA5">
        <w:t xml:space="preserve">TF or </w:t>
      </w:r>
      <w:proofErr w:type="spellStart"/>
      <w:r w:rsidR="007F2EA5">
        <w:t>chromation</w:t>
      </w:r>
      <w:proofErr w:type="spellEnd"/>
      <w:r w:rsidR="007F2EA5">
        <w:t xml:space="preserve"> modification binding sites were predicted by p</w:t>
      </w:r>
      <w:r>
        <w:t>eaks</w:t>
      </w:r>
      <w:r w:rsidR="007F2EA5">
        <w:t xml:space="preserve">. </w:t>
      </w:r>
      <w:r w:rsidR="00925DE8">
        <w:t xml:space="preserve">For </w:t>
      </w:r>
      <w:proofErr w:type="spellStart"/>
      <w:r w:rsidR="00925DE8">
        <w:t>ChIP</w:t>
      </w:r>
      <w:proofErr w:type="spellEnd"/>
      <w:r w:rsidR="00925DE8">
        <w:t xml:space="preserve">-seq data with time points, </w:t>
      </w:r>
      <w:r w:rsidR="00E406CB">
        <w:t xml:space="preserve">such as, CTCF and H3K27ac, </w:t>
      </w:r>
      <w:r w:rsidR="00925DE8">
        <w:t xml:space="preserve">we </w:t>
      </w:r>
      <w:r w:rsidR="00E406CB">
        <w:t>us</w:t>
      </w:r>
      <w:r w:rsidR="00FD4E06">
        <w:t>ed</w:t>
      </w:r>
      <w:r w:rsidR="00E406CB">
        <w:t xml:space="preserve"> </w:t>
      </w:r>
      <w:proofErr w:type="spellStart"/>
      <w:r w:rsidR="00E406CB">
        <w:t>mergeBed</w:t>
      </w:r>
      <w:proofErr w:type="spellEnd"/>
      <w:r w:rsidR="00E406CB">
        <w:t xml:space="preserve"> of </w:t>
      </w:r>
      <w:proofErr w:type="spellStart"/>
      <w:r w:rsidR="00E406CB">
        <w:t>bedtools</w:t>
      </w:r>
      <w:proofErr w:type="spellEnd"/>
      <w:r w:rsidR="00E406CB">
        <w:t xml:space="preserve"> to merge them into one peak.</w:t>
      </w:r>
    </w:p>
    <w:p w14:paraId="72760215" w14:textId="18F8E7D7" w:rsidR="00EA413B" w:rsidRPr="00981C43" w:rsidRDefault="00EA413B" w:rsidP="00DC2950">
      <w:pPr>
        <w:spacing w:line="240" w:lineRule="auto"/>
      </w:pPr>
      <w:proofErr w:type="spellStart"/>
      <w:r w:rsidRPr="00A27A2B">
        <w:rPr>
          <w:b/>
          <w:bCs/>
          <w:i/>
          <w:iCs/>
        </w:rPr>
        <w:t>ChIP</w:t>
      </w:r>
      <w:proofErr w:type="spellEnd"/>
      <w:r w:rsidRPr="00A27A2B">
        <w:rPr>
          <w:b/>
          <w:bCs/>
          <w:i/>
          <w:iCs/>
        </w:rPr>
        <w:t>-Seq signal visualization.</w:t>
      </w:r>
      <w:r w:rsidR="00311BBD">
        <w:rPr>
          <w:b/>
          <w:bCs/>
        </w:rPr>
        <w:t xml:space="preserve"> </w:t>
      </w:r>
      <w:r w:rsidR="00801975">
        <w:t xml:space="preserve">The </w:t>
      </w:r>
      <w:proofErr w:type="spellStart"/>
      <w:r w:rsidR="00801975">
        <w:t>deepTools</w:t>
      </w:r>
      <w:proofErr w:type="spellEnd"/>
      <w:r w:rsidR="00801975">
        <w:t xml:space="preserve"> is a frequently</w:t>
      </w:r>
      <w:r w:rsidR="00981C43">
        <w:t xml:space="preserve"> </w:t>
      </w:r>
      <w:r w:rsidR="00801975">
        <w:t>used method for</w:t>
      </w:r>
      <w:r w:rsidR="00692A11">
        <w:t xml:space="preserve"> generating aggregated figures. Here, we</w:t>
      </w:r>
      <w:r w:rsidR="00976760">
        <w:t xml:space="preserve"> choose </w:t>
      </w:r>
      <w:proofErr w:type="spellStart"/>
      <w:r w:rsidR="00976760">
        <w:t>computeMatrix</w:t>
      </w:r>
      <w:proofErr w:type="spellEnd"/>
      <w:r w:rsidR="00976760">
        <w:t xml:space="preserve"> and </w:t>
      </w:r>
      <w:proofErr w:type="spellStart"/>
      <w:r w:rsidR="00976760">
        <w:t>plotProfile</w:t>
      </w:r>
      <w:proofErr w:type="spellEnd"/>
      <w:r w:rsidR="00976760">
        <w:t xml:space="preserve"> function of </w:t>
      </w:r>
      <w:proofErr w:type="spellStart"/>
      <w:r w:rsidR="00976760">
        <w:t>deepTools</w:t>
      </w:r>
      <w:proofErr w:type="spellEnd"/>
      <w:r w:rsidR="00976760">
        <w:t xml:space="preserve"> produce a</w:t>
      </w:r>
      <w:r>
        <w:t>ggregated signal profiles</w:t>
      </w:r>
      <w:r w:rsidR="00976760">
        <w:t>.</w:t>
      </w:r>
    </w:p>
    <w:p w14:paraId="1CB92830" w14:textId="5840DA05" w:rsidR="00F533FD" w:rsidRPr="00294713" w:rsidRDefault="00F533FD" w:rsidP="00DC2950">
      <w:pPr>
        <w:spacing w:line="480" w:lineRule="auto"/>
        <w:rPr>
          <w:b/>
          <w:bCs/>
        </w:rPr>
      </w:pPr>
      <w:r w:rsidRPr="00294713">
        <w:rPr>
          <w:b/>
          <w:bCs/>
        </w:rPr>
        <w:t>RNA-Seq data processing.</w:t>
      </w:r>
    </w:p>
    <w:p w14:paraId="5122CD9F" w14:textId="59E589E3" w:rsidR="00CE5346" w:rsidRDefault="00F533FD" w:rsidP="00AE3DE8">
      <w:pPr>
        <w:spacing w:line="240" w:lineRule="auto"/>
        <w:rPr>
          <w:b/>
          <w:bCs/>
        </w:rPr>
      </w:pPr>
      <w:r w:rsidRPr="00A27A2B">
        <w:rPr>
          <w:b/>
          <w:bCs/>
          <w:i/>
          <w:iCs/>
        </w:rPr>
        <w:t>Read alignment and quantification.</w:t>
      </w:r>
      <w:r w:rsidR="00A52629">
        <w:rPr>
          <w:b/>
          <w:bCs/>
        </w:rPr>
        <w:t xml:space="preserve"> </w:t>
      </w:r>
      <w:r w:rsidR="002606C0">
        <w:t>We utilized Tophat2 software to map sequence reads to mouse reference genome (mm9)</w:t>
      </w:r>
      <w:r w:rsidR="009B408F">
        <w:t xml:space="preserve"> </w:t>
      </w:r>
      <w:r w:rsidR="009B408F">
        <w:fldChar w:fldCharType="begin"/>
      </w:r>
      <w:r w:rsidR="00930822">
        <w:instrText xml:space="preserve"> ADDIN EN.CITE &lt;EndNote&gt;&lt;Cite&gt;&lt;Author&gt;Trapnell&lt;/Author&gt;&lt;Year&gt;2012&lt;/Year&gt;&lt;RecNum&gt;66&lt;/RecNum&gt;&lt;DisplayText&gt;[20]&lt;/DisplayText&gt;&lt;record&gt;&lt;rec-number&gt;66&lt;/rec-number&gt;&lt;foreign-keys&gt;&lt;key app="EN" db-id="9dssfsxp89we0te0pzspvweb2pr9rest5f22" timestamp="1594646999"&gt;66&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 Protoc&lt;/full-title&gt;&lt;abbr-1&gt;Nature protocols&lt;/abbr-1&gt;&lt;/periodical&gt;&lt;pages&gt;562-578&lt;/pages&gt;&lt;volume&gt;7&lt;/volume&gt;&lt;number&gt;3&lt;/number&gt;&lt;dates&gt;&lt;year&gt;2012&lt;/year&gt;&lt;/dates&gt;&lt;isbn&gt;1750-2799&lt;/isbn&gt;&lt;urls&gt;&lt;/urls&gt;&lt;/record&gt;&lt;/Cite&gt;&lt;/EndNote&gt;</w:instrText>
      </w:r>
      <w:r w:rsidR="009B408F">
        <w:fldChar w:fldCharType="separate"/>
      </w:r>
      <w:r w:rsidR="00930822">
        <w:rPr>
          <w:noProof/>
        </w:rPr>
        <w:t>[20]</w:t>
      </w:r>
      <w:r w:rsidR="009B408F">
        <w:fldChar w:fldCharType="end"/>
      </w:r>
      <w:r w:rsidR="00A97EFE">
        <w:t>. And following assembling by using cufflinks tools</w:t>
      </w:r>
      <w:r w:rsidR="009B408F">
        <w:t xml:space="preserve"> </w:t>
      </w:r>
      <w:r w:rsidR="009B408F">
        <w:fldChar w:fldCharType="begin"/>
      </w:r>
      <w:r w:rsidR="00930822">
        <w:instrText xml:space="preserve"> ADDIN EN.CITE &lt;EndNote&gt;&lt;Cite&gt;&lt;Author&gt;Trapnell&lt;/Author&gt;&lt;Year&gt;2012&lt;/Year&gt;&lt;RecNum&gt;66&lt;/RecNum&gt;&lt;DisplayText&gt;[20]&lt;/DisplayText&gt;&lt;record&gt;&lt;rec-number&gt;66&lt;/rec-number&gt;&lt;foreign-keys&gt;&lt;key app="EN" db-id="9dssfsxp89we0te0pzspvweb2pr9rest5f22" timestamp="1594646999"&gt;66&lt;/key&gt;&lt;/foreign-keys&gt;&lt;ref-type name="Journal Article"&gt;17&lt;/ref-type&gt;&lt;contributors&gt;&lt;authors&gt;&lt;author&gt;Trapnell, Cole&lt;/author&gt;&lt;author&gt;Roberts, Adam&lt;/author&gt;&lt;author&gt;Goff, Loyal&lt;/author&gt;&lt;author&gt;Pertea, Geo&lt;/author&gt;&lt;author&gt;Kim, Daehwan&lt;/author&gt;&lt;author&gt;Kelley, David R&lt;/author&gt;&lt;author&gt;Pimentel, Harold&lt;/author&gt;&lt;author&gt;Salzberg, Steven L&lt;/author&gt;&lt;author&gt;Rinn, John L&lt;/author&gt;&lt;author&gt;Pachter, Lior&lt;/author&gt;&lt;/authors&gt;&lt;/contributors&gt;&lt;titles&gt;&lt;title&gt;Differential gene and transcript expression analysis of RNA-seq experiments with TopHat and Cufflinks&lt;/title&gt;&lt;secondary-title&gt;Nature protocols&lt;/secondary-title&gt;&lt;/titles&gt;&lt;periodical&gt;&lt;full-title&gt;Nat Protoc&lt;/full-title&gt;&lt;abbr-1&gt;Nature protocols&lt;/abbr-1&gt;&lt;/periodical&gt;&lt;pages&gt;562-578&lt;/pages&gt;&lt;volume&gt;7&lt;/volume&gt;&lt;number&gt;3&lt;/number&gt;&lt;dates&gt;&lt;year&gt;2012&lt;/year&gt;&lt;/dates&gt;&lt;isbn&gt;1750-2799&lt;/isbn&gt;&lt;urls&gt;&lt;/urls&gt;&lt;/record&gt;&lt;/Cite&gt;&lt;/EndNote&gt;</w:instrText>
      </w:r>
      <w:r w:rsidR="009B408F">
        <w:fldChar w:fldCharType="separate"/>
      </w:r>
      <w:r w:rsidR="00930822">
        <w:rPr>
          <w:noProof/>
        </w:rPr>
        <w:t>[20]</w:t>
      </w:r>
      <w:r w:rsidR="009B408F">
        <w:fldChar w:fldCharType="end"/>
      </w:r>
      <w:r w:rsidR="00A97EFE">
        <w:t>.</w:t>
      </w:r>
    </w:p>
    <w:p w14:paraId="1D6E7480" w14:textId="197E0E12" w:rsidR="00801595" w:rsidRPr="00A52629" w:rsidRDefault="00F533FD" w:rsidP="00DC2950">
      <w:pPr>
        <w:spacing w:line="240" w:lineRule="auto"/>
        <w:rPr>
          <w:b/>
          <w:bCs/>
        </w:rPr>
      </w:pPr>
      <w:r w:rsidRPr="00A27A2B">
        <w:rPr>
          <w:b/>
          <w:bCs/>
          <w:i/>
          <w:iCs/>
        </w:rPr>
        <w:t>Differentiation gene expression analysis.</w:t>
      </w:r>
      <w:r w:rsidR="00A52629">
        <w:rPr>
          <w:b/>
          <w:bCs/>
        </w:rPr>
        <w:t xml:space="preserve"> </w:t>
      </w:r>
      <w:r w:rsidR="002D07BE">
        <w:t>We identified the differentially expressed gen</w:t>
      </w:r>
      <w:r w:rsidR="00F30699">
        <w:t xml:space="preserve">es if their </w:t>
      </w:r>
      <w:r w:rsidR="002D07BE">
        <w:t>fold change</w:t>
      </w:r>
      <w:r w:rsidR="00437D67">
        <w:t>s</w:t>
      </w:r>
      <w:r w:rsidR="00530C71">
        <w:t xml:space="preserve"> are</w:t>
      </w:r>
      <w:r w:rsidR="002D07BE">
        <w:t xml:space="preserve"> larger than 2</w:t>
      </w:r>
      <w:r w:rsidR="00B81E29">
        <w:t>.0</w:t>
      </w:r>
      <w:r w:rsidR="002D07BE">
        <w:t xml:space="preserve"> and adjusted p</w:t>
      </w:r>
      <w:r w:rsidR="00A26B0A">
        <w:t>-</w:t>
      </w:r>
      <w:r w:rsidR="002D07BE">
        <w:t>value</w:t>
      </w:r>
      <w:r w:rsidR="00437D67">
        <w:t>s</w:t>
      </w:r>
      <w:r w:rsidR="00530C71">
        <w:t xml:space="preserve"> are</w:t>
      </w:r>
      <w:r w:rsidR="002D07BE">
        <w:t xml:space="preserve"> smaller than 0.05.</w:t>
      </w:r>
    </w:p>
    <w:p w14:paraId="697520D8" w14:textId="24B444E9" w:rsidR="00801595" w:rsidRPr="00532647" w:rsidRDefault="00532647" w:rsidP="00DC2950">
      <w:pPr>
        <w:spacing w:line="480" w:lineRule="auto"/>
        <w:rPr>
          <w:b/>
          <w:bCs/>
        </w:rPr>
      </w:pPr>
      <w:r w:rsidRPr="00532647">
        <w:rPr>
          <w:b/>
          <w:bCs/>
        </w:rPr>
        <w:t>Hi-C data processing.</w:t>
      </w:r>
    </w:p>
    <w:p w14:paraId="1116BEC4" w14:textId="2B070E8F" w:rsidR="007577C5" w:rsidRDefault="00F846FE" w:rsidP="00DC2950">
      <w:pPr>
        <w:spacing w:line="240" w:lineRule="auto"/>
      </w:pPr>
      <w:r>
        <w:t xml:space="preserve">At the very first, we should generate the restriction site file. We searched the experiment explanation from the NCBI GEO database. It was shown that the restriction enzyme is </w:t>
      </w:r>
      <w:proofErr w:type="spellStart"/>
      <w:r>
        <w:t>MboI</w:t>
      </w:r>
      <w:proofErr w:type="spellEnd"/>
      <w:r>
        <w:t xml:space="preserve"> in this </w:t>
      </w:r>
      <w:r w:rsidR="007A3867">
        <w:t>research</w:t>
      </w:r>
      <w:r>
        <w:t>.</w:t>
      </w:r>
      <w:r w:rsidR="00D94009">
        <w:t xml:space="preserve"> </w:t>
      </w:r>
      <w:r w:rsidR="0011124F">
        <w:t>The juicer software was</w:t>
      </w:r>
      <w:r w:rsidR="00532647" w:rsidRPr="00532647">
        <w:t xml:space="preserve"> cho</w:t>
      </w:r>
      <w:r w:rsidR="0011124F">
        <w:t>se</w:t>
      </w:r>
      <w:r w:rsidR="00E41B5D">
        <w:t>n</w:t>
      </w:r>
      <w:r w:rsidR="0011124F">
        <w:t xml:space="preserve"> by us for a</w:t>
      </w:r>
      <w:r w:rsidR="00532647" w:rsidRPr="00532647">
        <w:t>naly</w:t>
      </w:r>
      <w:r w:rsidR="0011124F">
        <w:t>zing</w:t>
      </w:r>
      <w:r w:rsidR="00532647" w:rsidRPr="00532647">
        <w:t xml:space="preserve"> Hi-C data. The reason is </w:t>
      </w:r>
      <w:r w:rsidR="00CD075F">
        <w:t>juicer is one of the easiest software for comprehensively and automatically analyzing Hi-C data</w:t>
      </w:r>
      <w:r w:rsidR="00DE3207">
        <w:t xml:space="preserve"> </w:t>
      </w:r>
      <w:r w:rsidR="00DE3207">
        <w:fldChar w:fldCharType="begin"/>
      </w:r>
      <w:r w:rsidR="00930822">
        <w:instrText xml:space="preserve"> ADDIN EN.CITE &lt;EndNote&gt;&lt;Cite&gt;&lt;Author&gt;Durand&lt;/Author&gt;&lt;Year&gt;2016&lt;/Year&gt;&lt;RecNum&gt;68&lt;/RecNum&gt;&lt;DisplayText&gt;[21]&lt;/DisplayText&gt;&lt;record&gt;&lt;rec-number&gt;68&lt;/rec-number&gt;&lt;foreign-keys&gt;&lt;key app="EN" db-id="9dssfsxp89we0te0pzspvweb2pr9rest5f22" timestamp="1594647101"&gt;68&lt;/key&gt;&lt;/foreign-keys&gt;&lt;ref-type name="Journal Article"&gt;17&lt;/ref-type&gt;&lt;contributors&gt;&lt;authors&gt;&lt;author&gt;Durand, Neva C&lt;/author&gt;&lt;author&gt;Shamim, Muhammad S&lt;/author&gt;&lt;author&gt;Machol, Ido&lt;/author&gt;&lt;author&gt;Rao, Suhas SP&lt;/author&gt;&lt;author&gt;Huntley, Miriam H&lt;/author&gt;&lt;author&gt;Lander, Eric S&lt;/author&gt;&lt;author&gt;Aiden, Erez Lieberman&lt;/author&gt;&lt;/authors&gt;&lt;/contributors&gt;&lt;titles&gt;&lt;title&gt;Juicer provides a one-click system for analyzing loop-resolution Hi-C experiments&lt;/title&gt;&lt;secondary-title&gt;Cell systems&lt;/secondary-title&gt;&lt;/titles&gt;&lt;periodical&gt;&lt;full-title&gt;Cell systems&lt;/full-title&gt;&lt;/periodical&gt;&lt;pages&gt;95-98&lt;/pages&gt;&lt;volume&gt;3&lt;/volume&gt;&lt;number&gt;1&lt;/number&gt;&lt;dates&gt;&lt;year&gt;2016&lt;/year&gt;&lt;/dates&gt;&lt;isbn&gt;2405-4712&lt;/isbn&gt;&lt;urls&gt;&lt;/urls&gt;&lt;/record&gt;&lt;/Cite&gt;&lt;/EndNote&gt;</w:instrText>
      </w:r>
      <w:r w:rsidR="00DE3207">
        <w:fldChar w:fldCharType="separate"/>
      </w:r>
      <w:r w:rsidR="00930822">
        <w:rPr>
          <w:noProof/>
        </w:rPr>
        <w:t>[21]</w:t>
      </w:r>
      <w:r w:rsidR="00DE3207">
        <w:fldChar w:fldCharType="end"/>
      </w:r>
      <w:r w:rsidR="00CD075F">
        <w:t>. T</w:t>
      </w:r>
      <w:r w:rsidR="008B5E80" w:rsidRPr="00532647">
        <w:t>he users do not need advanced and sophisticated programming skills</w:t>
      </w:r>
      <w:r w:rsidR="00532647">
        <w:t xml:space="preserve"> d</w:t>
      </w:r>
      <w:r w:rsidR="00532647" w:rsidRPr="00532647">
        <w:t>uring the entire data analysis process,</w:t>
      </w:r>
      <w:r w:rsidR="008B5E80" w:rsidRPr="00532647">
        <w:t xml:space="preserve"> they only need some basic operating specifications to analysis Hi</w:t>
      </w:r>
      <w:r w:rsidR="006B29DD">
        <w:t>-</w:t>
      </w:r>
      <w:r w:rsidR="008B5E80" w:rsidRPr="00532647">
        <w:t>C data</w:t>
      </w:r>
      <w:r w:rsidR="00532647">
        <w:t>.</w:t>
      </w:r>
      <w:r w:rsidR="00185F15">
        <w:t xml:space="preserve"> To sum up the workflow:</w:t>
      </w:r>
      <w:r w:rsidR="008B5E80" w:rsidRPr="00532647">
        <w:t xml:space="preserve"> bwa alignment --&gt; sort --&gt; merge</w:t>
      </w:r>
      <w:r w:rsidR="008B5E80">
        <w:t xml:space="preserve"> --&gt; remove PCR duplicate --&gt; generate hic format file</w:t>
      </w:r>
      <w:r w:rsidR="000B6F8E">
        <w:t>.</w:t>
      </w:r>
      <w:r w:rsidR="007577C5">
        <w:t xml:space="preserve"> For visualization, we </w:t>
      </w:r>
      <w:r w:rsidR="00FB30D7">
        <w:t>obtained</w:t>
      </w:r>
      <w:r w:rsidR="007577C5">
        <w:t xml:space="preserve"> contact </w:t>
      </w:r>
      <w:r w:rsidR="00FB30D7">
        <w:t>matrix with</w:t>
      </w:r>
      <w:r w:rsidR="007577C5">
        <w:t xml:space="preserve"> 10</w:t>
      </w:r>
      <w:r w:rsidR="00FB30D7">
        <w:t xml:space="preserve"> </w:t>
      </w:r>
      <w:r w:rsidR="007577C5">
        <w:t>kb resolution</w:t>
      </w:r>
      <w:r w:rsidR="00E54333">
        <w:t>,</w:t>
      </w:r>
      <w:r w:rsidR="007577C5">
        <w:t xml:space="preserve"> and </w:t>
      </w:r>
      <w:r w:rsidR="00E54333">
        <w:t xml:space="preserve">then we </w:t>
      </w:r>
      <w:r w:rsidR="007577C5">
        <w:t>normalized using the Knight-Ruiz method.</w:t>
      </w:r>
      <w:r w:rsidR="00D859E8">
        <w:t xml:space="preserve"> </w:t>
      </w:r>
      <w:r w:rsidR="008B5E80">
        <w:t>It should be noted that the juicer software version is 1.5.6, and the BWA version is 0.7.17.</w:t>
      </w:r>
    </w:p>
    <w:p w14:paraId="1431628E" w14:textId="727579B4" w:rsidR="00F02E42" w:rsidRPr="00F77C5B" w:rsidRDefault="00F02E42" w:rsidP="00DC2950">
      <w:pPr>
        <w:spacing w:line="240" w:lineRule="auto"/>
        <w:rPr>
          <w:b/>
          <w:bCs/>
          <w:i/>
          <w:iCs/>
        </w:rPr>
      </w:pPr>
      <w:r w:rsidRPr="00F77C5B">
        <w:rPr>
          <w:b/>
          <w:bCs/>
          <w:i/>
          <w:iCs/>
        </w:rPr>
        <w:t>DI</w:t>
      </w:r>
    </w:p>
    <w:p w14:paraId="4B999EF2" w14:textId="29E1324E" w:rsidR="00F01FDC" w:rsidRDefault="008B5E80" w:rsidP="00DC2950">
      <w:pPr>
        <w:spacing w:line="240" w:lineRule="auto"/>
      </w:pPr>
      <w:r>
        <w:t xml:space="preserve">In general, </w:t>
      </w:r>
      <w:r w:rsidR="00EE0974">
        <w:t>we used d</w:t>
      </w:r>
      <w:r>
        <w:t>irectionality index</w:t>
      </w:r>
      <w:r w:rsidR="00EE0974">
        <w:t xml:space="preserve"> (DI) for TAD identification</w:t>
      </w:r>
      <w:r w:rsidR="007E4926">
        <w:t>.</w:t>
      </w:r>
      <w:r w:rsidR="00EE0974">
        <w:t xml:space="preserve"> </w:t>
      </w:r>
      <w:r>
        <w:t xml:space="preserve">It indicates whether a bin on a </w:t>
      </w:r>
      <w:proofErr w:type="spellStart"/>
      <w:r>
        <w:t>chromsome</w:t>
      </w:r>
      <w:proofErr w:type="spellEnd"/>
      <w:r>
        <w:t xml:space="preserve"> tends to interact with upstream or downstream.</w:t>
      </w:r>
      <w:r w:rsidR="00EE0974">
        <w:t xml:space="preserve"> </w:t>
      </w:r>
      <w:r>
        <w:t>The value of each bin is obtained by comparing the number of read A in the upstream 2M range and the number of read B in the downstream 2M range with the average of the two.</w:t>
      </w:r>
      <w:r w:rsidR="00B07063">
        <w:t xml:space="preserve"> </w:t>
      </w:r>
      <w:r w:rsidR="00E41B5D">
        <w:t>Here, we used</w:t>
      </w:r>
      <w:r w:rsidR="00B843C8" w:rsidRPr="00B843C8">
        <w:t xml:space="preserve"> Knight–Ruiz normalized contact </w:t>
      </w:r>
      <w:r w:rsidR="009D3D82">
        <w:t>matrix as</w:t>
      </w:r>
      <w:r w:rsidR="00B843C8" w:rsidRPr="00B843C8">
        <w:t xml:space="preserve"> input </w:t>
      </w:r>
      <w:r w:rsidR="009D3D82">
        <w:t xml:space="preserve">data of </w:t>
      </w:r>
      <w:r w:rsidR="009D3D82" w:rsidRPr="009D3D82">
        <w:t>domain</w:t>
      </w:r>
      <w:r w:rsidR="009D3D82">
        <w:t xml:space="preserve"> </w:t>
      </w:r>
      <w:r w:rsidR="009D3D82" w:rsidRPr="009D3D82">
        <w:t>call</w:t>
      </w:r>
      <w:r w:rsidR="009D3D82">
        <w:t xml:space="preserve"> </w:t>
      </w:r>
      <w:r w:rsidR="009D3D82" w:rsidRPr="009D3D82">
        <w:t>software</w:t>
      </w:r>
      <w:r w:rsidR="00B51F21">
        <w:t xml:space="preserve"> at</w:t>
      </w:r>
      <w:r w:rsidR="00B843C8" w:rsidRPr="00B843C8">
        <w:t xml:space="preserve"> </w:t>
      </w:r>
      <w:r w:rsidR="00FF2A3D">
        <w:t>10</w:t>
      </w:r>
      <w:r w:rsidR="00B51F21">
        <w:t xml:space="preserve"> </w:t>
      </w:r>
      <w:r w:rsidR="00FF2A3D">
        <w:t>kb resolution</w:t>
      </w:r>
      <w:r w:rsidR="00B843C8" w:rsidRPr="00B843C8">
        <w:t>.</w:t>
      </w:r>
    </w:p>
    <w:p w14:paraId="51BE7CB8" w14:textId="77777777" w:rsidR="001D65D8" w:rsidRPr="00D24DF9" w:rsidRDefault="00B843C8" w:rsidP="00D24DF9">
      <w:pPr>
        <w:spacing w:line="480" w:lineRule="auto"/>
        <w:rPr>
          <w:b/>
          <w:bCs/>
        </w:rPr>
      </w:pPr>
      <w:r w:rsidRPr="00D24DF9">
        <w:rPr>
          <w:b/>
          <w:bCs/>
        </w:rPr>
        <w:lastRenderedPageBreak/>
        <w:t>TADs.</w:t>
      </w:r>
    </w:p>
    <w:p w14:paraId="6CA7E685" w14:textId="51362AC2" w:rsidR="00E8045D" w:rsidRDefault="00B843C8" w:rsidP="00DC2950">
      <w:pPr>
        <w:spacing w:line="240" w:lineRule="auto"/>
      </w:pPr>
      <w:r w:rsidRPr="00E8045D">
        <w:rPr>
          <w:b/>
          <w:bCs/>
          <w:i/>
          <w:iCs/>
        </w:rPr>
        <w:t>TAD identification.</w:t>
      </w:r>
      <w:r w:rsidRPr="00B843C8">
        <w:t xml:space="preserve"> We called TADs using </w:t>
      </w:r>
      <w:r w:rsidR="00CA2FB5">
        <w:t>arrowhead</w:t>
      </w:r>
      <w:r w:rsidRPr="00B843C8">
        <w:t xml:space="preserve"> algorithms. </w:t>
      </w:r>
      <w:r w:rsidR="0008688B">
        <w:t>Arrowhead was run</w:t>
      </w:r>
      <w:r w:rsidRPr="00B843C8">
        <w:t xml:space="preserve"> with the </w:t>
      </w:r>
      <w:r w:rsidR="0008688B">
        <w:t>“</w:t>
      </w:r>
      <w:r w:rsidR="0008688B" w:rsidRPr="0008688B">
        <w:t>-m 2000 -r 10000</w:t>
      </w:r>
      <w:r w:rsidR="0008688B">
        <w:t>”</w:t>
      </w:r>
      <w:r w:rsidRPr="00B843C8">
        <w:t xml:space="preserve"> parameter</w:t>
      </w:r>
      <w:r w:rsidR="00111C49">
        <w:t>s</w:t>
      </w:r>
      <w:r w:rsidR="007661BB">
        <w:t xml:space="preserve"> </w:t>
      </w:r>
      <w:r w:rsidRPr="00B843C8">
        <w:t>at 10 kb</w:t>
      </w:r>
      <w:r w:rsidR="007661BB">
        <w:t xml:space="preserve"> resolution</w:t>
      </w:r>
      <w:r w:rsidRPr="00B843C8">
        <w:t>.</w:t>
      </w:r>
    </w:p>
    <w:p w14:paraId="0FD87C98" w14:textId="00CFFBA2" w:rsidR="00E8045D" w:rsidRDefault="00B843C8" w:rsidP="00DC2950">
      <w:pPr>
        <w:spacing w:line="240" w:lineRule="auto"/>
      </w:pPr>
      <w:r w:rsidRPr="00935B20">
        <w:rPr>
          <w:b/>
          <w:bCs/>
          <w:i/>
          <w:iCs/>
        </w:rPr>
        <w:t>Identification of non-redundant TAD boundaries.</w:t>
      </w:r>
      <w:r w:rsidRPr="00B843C8">
        <w:t xml:space="preserve"> </w:t>
      </w:r>
      <w:r w:rsidR="00610135">
        <w:t xml:space="preserve">The first step of clustering TAD boundaries is to </w:t>
      </w:r>
      <w:r w:rsidRPr="00B843C8">
        <w:t xml:space="preserve">identify non-redundant boundaries across </w:t>
      </w:r>
      <w:r w:rsidR="00CE3FA5">
        <w:t>3 time points</w:t>
      </w:r>
      <w:r w:rsidR="00EE480A">
        <w:t>.</w:t>
      </w:r>
      <w:r w:rsidR="006F3A88">
        <w:t xml:space="preserve"> Firstly, we used quantile normalization method for calculating DI scores for each time point</w:t>
      </w:r>
      <w:r w:rsidRPr="00B843C8">
        <w:t xml:space="preserve">. Then, we </w:t>
      </w:r>
      <w:r w:rsidR="000B7875">
        <w:t>computed</w:t>
      </w:r>
      <w:r w:rsidRPr="00B843C8">
        <w:t xml:space="preserve"> the DI delta scores for each TAD boundary. The DI delta score is </w:t>
      </w:r>
      <w:r w:rsidR="001C66BC">
        <w:t xml:space="preserve">defined as </w:t>
      </w:r>
      <w:r w:rsidRPr="00B843C8">
        <w:t>the average</w:t>
      </w:r>
      <w:r w:rsidR="001C66BC">
        <w:t xml:space="preserve"> </w:t>
      </w:r>
      <w:r w:rsidR="00406CE0">
        <w:t>difference</w:t>
      </w:r>
      <w:r w:rsidRPr="00B843C8">
        <w:t xml:space="preserve"> </w:t>
      </w:r>
      <w:r w:rsidR="001C66BC">
        <w:t>of</w:t>
      </w:r>
      <w:r w:rsidRPr="00B843C8">
        <w:t xml:space="preserve"> DI between the</w:t>
      </w:r>
      <w:r w:rsidR="009577AE">
        <w:t xml:space="preserve"> 4</w:t>
      </w:r>
      <w:r w:rsidRPr="00B843C8">
        <w:t xml:space="preserve"> bins </w:t>
      </w:r>
      <w:r w:rsidR="009577AE">
        <w:t>up</w:t>
      </w:r>
      <w:r w:rsidRPr="00B843C8">
        <w:t xml:space="preserve">stream and the </w:t>
      </w:r>
      <w:r w:rsidR="009577AE">
        <w:t>4</w:t>
      </w:r>
      <w:r w:rsidRPr="00B843C8">
        <w:t xml:space="preserve"> bins </w:t>
      </w:r>
      <w:r w:rsidR="009577AE">
        <w:t>down</w:t>
      </w:r>
      <w:r w:rsidRPr="00B843C8">
        <w:t xml:space="preserve">stream of the boundary. We </w:t>
      </w:r>
      <w:r w:rsidR="0099600A">
        <w:t xml:space="preserve">merged them all TAD boundaries and </w:t>
      </w:r>
      <w:r w:rsidRPr="00B843C8">
        <w:t xml:space="preserve">sorted them by their DI delta scores in </w:t>
      </w:r>
      <w:r w:rsidR="00D1260B">
        <w:t xml:space="preserve">a </w:t>
      </w:r>
      <w:r w:rsidRPr="00B843C8">
        <w:t xml:space="preserve">descending order. Then, we picked one TAD boundary from the top of the list and removed any remaining boundary within 50 kb of the top TAD boundary. Then, we picked the next TAD boundary on the list and repeated the same process until the entire list was traversed. </w:t>
      </w:r>
      <w:r w:rsidR="00B130C0">
        <w:t>And we remove the</w:t>
      </w:r>
      <w:r w:rsidRPr="00B843C8">
        <w:t xml:space="preserve"> TAD boundar</w:t>
      </w:r>
      <w:r w:rsidR="00B130C0">
        <w:t>ies</w:t>
      </w:r>
      <w:r w:rsidRPr="00B843C8">
        <w:t xml:space="preserve"> </w:t>
      </w:r>
      <w:r w:rsidR="009A5940">
        <w:t xml:space="preserve">less than 2 </w:t>
      </w:r>
      <w:r w:rsidRPr="00B843C8">
        <w:t>call</w:t>
      </w:r>
      <w:r w:rsidR="009A5940">
        <w:t>s</w:t>
      </w:r>
      <w:r w:rsidR="004D5747">
        <w:t>. Finally, we only retain TAD boundaries that their delta DI scores are larger than 200.</w:t>
      </w:r>
    </w:p>
    <w:p w14:paraId="4DE92746" w14:textId="2C4DA906" w:rsidR="00684D6D" w:rsidRDefault="00B843C8" w:rsidP="0061509F">
      <w:pPr>
        <w:spacing w:line="240" w:lineRule="auto"/>
      </w:pPr>
      <w:r w:rsidRPr="000B3753">
        <w:rPr>
          <w:b/>
          <w:bCs/>
          <w:i/>
          <w:iCs/>
        </w:rPr>
        <w:t>Dynamic TAD boundaries across stages.</w:t>
      </w:r>
      <w:r w:rsidRPr="00B843C8">
        <w:t xml:space="preserve"> </w:t>
      </w:r>
      <w:r w:rsidR="00B423DB">
        <w:t xml:space="preserve">To </w:t>
      </w:r>
      <w:r w:rsidR="00251EBE">
        <w:t>identify ESC+ specific TAD boundaries,</w:t>
      </w:r>
      <w:r w:rsidRPr="00B843C8">
        <w:t xml:space="preserve"> we </w:t>
      </w:r>
      <w:r w:rsidR="00856EF4">
        <w:t>use k-means algorithm</w:t>
      </w:r>
      <w:r w:rsidR="00DC2C6A">
        <w:t xml:space="preserve"> for clustering</w:t>
      </w:r>
      <w:r w:rsidR="00856EF4">
        <w:t>.</w:t>
      </w:r>
    </w:p>
    <w:p w14:paraId="526FEA8E" w14:textId="00990587" w:rsidR="00684D6D" w:rsidRDefault="00922CB0" w:rsidP="00123E7E">
      <w:pPr>
        <w:widowControl/>
        <w:jc w:val="left"/>
      </w:pPr>
      <w:r w:rsidRPr="00922CB0">
        <w:rPr>
          <w:b/>
          <w:bCs/>
          <w:i/>
          <w:iCs/>
        </w:rPr>
        <w:t xml:space="preserve">Overlaps of TAD and TAD boundaries with </w:t>
      </w:r>
      <w:r w:rsidR="00D830DE">
        <w:rPr>
          <w:b/>
          <w:bCs/>
          <w:i/>
          <w:iCs/>
        </w:rPr>
        <w:t xml:space="preserve">repeat elements and </w:t>
      </w:r>
      <w:r w:rsidRPr="00922CB0">
        <w:rPr>
          <w:b/>
          <w:bCs/>
          <w:i/>
          <w:iCs/>
        </w:rPr>
        <w:t>CTCF.</w:t>
      </w:r>
      <w:r w:rsidRPr="00922CB0">
        <w:t xml:space="preserve"> </w:t>
      </w:r>
      <w:r w:rsidR="00A05974">
        <w:t xml:space="preserve">We used </w:t>
      </w:r>
      <w:proofErr w:type="spellStart"/>
      <w:r w:rsidR="00A05974">
        <w:t>Bedtools</w:t>
      </w:r>
      <w:proofErr w:type="spellEnd"/>
      <w:r w:rsidR="00A05974">
        <w:t xml:space="preserve"> intersect function for counting the o</w:t>
      </w:r>
      <w:r w:rsidRPr="00922CB0">
        <w:t xml:space="preserve">verlaps </w:t>
      </w:r>
      <w:r w:rsidR="00274CC0">
        <w:t>between</w:t>
      </w:r>
      <w:r w:rsidRPr="00922CB0">
        <w:t xml:space="preserve"> CTCF </w:t>
      </w:r>
      <w:r w:rsidR="00D830DE">
        <w:t>binding sites</w:t>
      </w:r>
      <w:r w:rsidRPr="00922CB0">
        <w:t xml:space="preserve"> </w:t>
      </w:r>
      <w:r w:rsidR="00BC31DD">
        <w:t>and</w:t>
      </w:r>
      <w:r w:rsidRPr="00922CB0">
        <w:t xml:space="preserve"> repeat elements </w:t>
      </w:r>
      <w:r w:rsidR="00D327FB">
        <w:t>with</w:t>
      </w:r>
      <w:r w:rsidRPr="00922CB0">
        <w:t xml:space="preserve"> TAD boundaries.</w:t>
      </w:r>
      <w:r w:rsidR="00FD6EFC">
        <w:t xml:space="preserve"> In which, we expended the TAD boundaries to </w:t>
      </w:r>
      <w:r w:rsidR="0099125F">
        <w:t>upstream 50 kb and download 50 kb</w:t>
      </w:r>
      <w:r w:rsidR="00C27B80">
        <w:t xml:space="preserve"> because the limitation of calling TAD boundaries. </w:t>
      </w:r>
      <w:r w:rsidR="00B6321C">
        <w:t>The sequences of r</w:t>
      </w:r>
      <w:r w:rsidRPr="00922CB0">
        <w:t xml:space="preserve">epeat elements were </w:t>
      </w:r>
      <w:r w:rsidR="00B6321C">
        <w:t xml:space="preserve">downloaded from </w:t>
      </w:r>
      <w:hyperlink r:id="rId9" w:history="1">
        <w:r w:rsidR="00893870" w:rsidRPr="00B6321C">
          <w:t>http://hgdownload.cse.ucsc.edu/goldenPath/mm9/database/</w:t>
        </w:r>
      </w:hyperlink>
      <w:r w:rsidR="00893870">
        <w:t>chr*_</w:t>
      </w:r>
      <w:r w:rsidRPr="00922CB0">
        <w:t>rmsk.txt.gz; modified 2</w:t>
      </w:r>
      <w:r w:rsidR="004F7534">
        <w:t>2</w:t>
      </w:r>
      <w:r w:rsidRPr="00922CB0">
        <w:t xml:space="preserve"> A</w:t>
      </w:r>
      <w:r w:rsidR="004F7534">
        <w:t>ug</w:t>
      </w:r>
      <w:r w:rsidRPr="00922CB0">
        <w:t xml:space="preserve"> 200</w:t>
      </w:r>
      <w:r w:rsidR="004F7534">
        <w:t>7</w:t>
      </w:r>
      <w:r w:rsidR="00B6321C">
        <w:t>)</w:t>
      </w:r>
      <w:r w:rsidRPr="00922CB0">
        <w:t xml:space="preserve">. </w:t>
      </w:r>
      <w:r w:rsidR="00197D8B">
        <w:t>And we only kept repeats with more than 1 thousand copies.</w:t>
      </w:r>
      <w:r w:rsidRPr="00922CB0">
        <w:t xml:space="preserve"> </w:t>
      </w:r>
      <w:r w:rsidR="00376CD9">
        <w:t>We used fold enrichment for testing which repeat elements were more enriched in ESC+ TAD boundaries than stable TAD boundaries.</w:t>
      </w:r>
      <w:r w:rsidR="00D2666E">
        <w:t xml:space="preserve"> And proportion test was used for calculating the significance.</w:t>
      </w:r>
      <w:r w:rsidR="00376CD9">
        <w:t xml:space="preserve"> </w:t>
      </w:r>
      <w:r w:rsidR="00B163DF">
        <w:t>The cutoff of fold enrichment is 1.5 and the cutoff of adjusted p-value is 0.05</w:t>
      </w:r>
      <w:r w:rsidRPr="00922CB0">
        <w:t>.</w:t>
      </w:r>
    </w:p>
    <w:p w14:paraId="52601DB6" w14:textId="63DC494E" w:rsidR="00213C87" w:rsidRDefault="00F96855" w:rsidP="00213C87">
      <w:pPr>
        <w:widowControl/>
        <w:spacing w:line="480" w:lineRule="auto"/>
        <w:jc w:val="left"/>
      </w:pPr>
      <w:r>
        <w:rPr>
          <w:b/>
          <w:bCs/>
        </w:rPr>
        <w:t>MERVL</w:t>
      </w:r>
      <w:r w:rsidR="00213C87" w:rsidRPr="00213C87">
        <w:rPr>
          <w:b/>
          <w:bCs/>
        </w:rPr>
        <w:t xml:space="preserve"> related analysis.</w:t>
      </w:r>
    </w:p>
    <w:p w14:paraId="5EBFD82F" w14:textId="0F1071C9" w:rsidR="00A77A5B" w:rsidRDefault="00D81F6F">
      <w:pPr>
        <w:widowControl/>
        <w:jc w:val="left"/>
      </w:pPr>
      <w:proofErr w:type="spellStart"/>
      <w:r w:rsidRPr="00B81E1A">
        <w:rPr>
          <w:b/>
          <w:bCs/>
          <w:i/>
          <w:iCs/>
        </w:rPr>
        <w:t>ChIP</w:t>
      </w:r>
      <w:proofErr w:type="spellEnd"/>
      <w:r w:rsidRPr="00B81E1A">
        <w:rPr>
          <w:b/>
          <w:bCs/>
          <w:i/>
          <w:iCs/>
        </w:rPr>
        <w:t xml:space="preserve">-Seq enrichment analysis at TAD boundary-associating </w:t>
      </w:r>
      <w:r w:rsidR="00F6152D">
        <w:rPr>
          <w:b/>
          <w:bCs/>
          <w:i/>
          <w:iCs/>
        </w:rPr>
        <w:t>MERVL</w:t>
      </w:r>
      <w:r w:rsidRPr="00B81E1A">
        <w:rPr>
          <w:b/>
          <w:bCs/>
          <w:i/>
          <w:iCs/>
        </w:rPr>
        <w:t xml:space="preserve"> loci.</w:t>
      </w:r>
      <w:r w:rsidRPr="00D81F6F">
        <w:t xml:space="preserve"> </w:t>
      </w:r>
      <w:r w:rsidR="00B50E83">
        <w:t>For selecting which proteins are involved in the process of TA</w:t>
      </w:r>
      <w:r w:rsidR="00B50E83">
        <w:rPr>
          <w:rFonts w:hint="eastAsia"/>
        </w:rPr>
        <w:t>D</w:t>
      </w:r>
      <w:r w:rsidR="00B50E83">
        <w:t xml:space="preserve"> boundaries formation, we </w:t>
      </w:r>
      <w:r w:rsidR="00B50E83" w:rsidRPr="00D81F6F">
        <w:t xml:space="preserve">downloaded </w:t>
      </w:r>
      <w:proofErr w:type="spellStart"/>
      <w:r w:rsidR="00B50E83">
        <w:t>mESC</w:t>
      </w:r>
      <w:proofErr w:type="spellEnd"/>
      <w:r w:rsidR="00B50E83" w:rsidRPr="00D81F6F">
        <w:t xml:space="preserve"> </w:t>
      </w:r>
      <w:proofErr w:type="spellStart"/>
      <w:r w:rsidR="00B50E83" w:rsidRPr="00D81F6F">
        <w:t>ChIP</w:t>
      </w:r>
      <w:proofErr w:type="spellEnd"/>
      <w:r w:rsidR="00B50E83" w:rsidRPr="00D81F6F">
        <w:t>-Seq big</w:t>
      </w:r>
      <w:r w:rsidR="00B50E83">
        <w:t>w</w:t>
      </w:r>
      <w:r w:rsidR="00B50E83" w:rsidRPr="00D81F6F">
        <w:t>ig files</w:t>
      </w:r>
      <w:r w:rsidR="00B50E83">
        <w:t xml:space="preserve"> and raw </w:t>
      </w:r>
      <w:proofErr w:type="spellStart"/>
      <w:r w:rsidR="00B50E83">
        <w:t>fastq</w:t>
      </w:r>
      <w:proofErr w:type="spellEnd"/>
      <w:r w:rsidR="00B50E83">
        <w:t xml:space="preserve"> files from NCBI GEO</w:t>
      </w:r>
      <w:r w:rsidR="00B50E83" w:rsidRPr="00D81F6F">
        <w:t xml:space="preserve">. </w:t>
      </w:r>
      <w:r w:rsidR="00CB24E0">
        <w:t xml:space="preserve">For raw </w:t>
      </w:r>
      <w:proofErr w:type="spellStart"/>
      <w:r w:rsidR="00CB24E0">
        <w:t>fastq</w:t>
      </w:r>
      <w:proofErr w:type="spellEnd"/>
      <w:r w:rsidR="00CB24E0">
        <w:t xml:space="preserve"> data, we computed the average signals on MERVL sequences. </w:t>
      </w:r>
      <w:r w:rsidRPr="00D81F6F">
        <w:t xml:space="preserve">Then, we </w:t>
      </w:r>
      <w:r w:rsidR="00CB24E0">
        <w:t>computed</w:t>
      </w:r>
      <w:r w:rsidRPr="00D81F6F">
        <w:t xml:space="preserve"> the </w:t>
      </w:r>
      <w:r w:rsidR="006A5F27">
        <w:t>fold change between</w:t>
      </w:r>
      <w:r w:rsidR="00AD2796">
        <w:t xml:space="preserve"> the signals at</w:t>
      </w:r>
      <w:r w:rsidR="006A5F27">
        <w:t xml:space="preserve"> top 50 MERVL sequences and </w:t>
      </w:r>
      <w:r w:rsidR="0073638B">
        <w:t xml:space="preserve">at </w:t>
      </w:r>
      <w:r w:rsidR="006A5F27">
        <w:t>51-300 MERVL sequences</w:t>
      </w:r>
      <w:r w:rsidRPr="00D81F6F">
        <w:t>.</w:t>
      </w:r>
    </w:p>
    <w:p w14:paraId="2302F4E9" w14:textId="2187BBBB" w:rsidR="006F1743" w:rsidRDefault="00A77A5B">
      <w:pPr>
        <w:widowControl/>
        <w:jc w:val="left"/>
      </w:pPr>
      <w:r>
        <w:br w:type="page"/>
      </w:r>
    </w:p>
    <w:p w14:paraId="70272376" w14:textId="28F2B41F" w:rsidR="001034B4" w:rsidRDefault="001034B4" w:rsidP="001034B4">
      <w:pPr>
        <w:pStyle w:val="Heading1"/>
        <w:jc w:val="center"/>
      </w:pPr>
      <w:r>
        <w:rPr>
          <w:sz w:val="32"/>
          <w:szCs w:val="40"/>
        </w:rPr>
        <w:lastRenderedPageBreak/>
        <w:t>A Discussion on the Possible Outcome</w:t>
      </w:r>
    </w:p>
    <w:p w14:paraId="367120C0" w14:textId="5B5B1379" w:rsidR="00E26DAC" w:rsidRDefault="00E26DAC" w:rsidP="00BA6F32">
      <w:pPr>
        <w:widowControl/>
        <w:spacing w:line="480" w:lineRule="auto"/>
        <w:rPr>
          <w:b/>
          <w:bCs/>
        </w:rPr>
      </w:pPr>
      <w:r>
        <w:rPr>
          <w:b/>
          <w:bCs/>
        </w:rPr>
        <w:t>The c</w:t>
      </w:r>
      <w:r w:rsidR="00092712" w:rsidRPr="00092712">
        <w:rPr>
          <w:b/>
          <w:bCs/>
        </w:rPr>
        <w:t xml:space="preserve">hromatin </w:t>
      </w:r>
      <w:r>
        <w:rPr>
          <w:b/>
          <w:bCs/>
        </w:rPr>
        <w:t>structure is reorganized during the differentiation process.</w:t>
      </w:r>
    </w:p>
    <w:p w14:paraId="57260E6B" w14:textId="617CD463" w:rsidR="009B467D" w:rsidRDefault="00CB03BE" w:rsidP="00BA6F32">
      <w:pPr>
        <w:widowControl/>
        <w:spacing w:line="240" w:lineRule="auto"/>
        <w:ind w:firstLine="420"/>
        <w:jc w:val="left"/>
      </w:pPr>
      <w:r>
        <w:t>There is a researcher reported that</w:t>
      </w:r>
      <w:r w:rsidR="008A18B3" w:rsidRPr="008A18B3">
        <w:t xml:space="preserve"> </w:t>
      </w:r>
      <w:r>
        <w:t>chromatin structure</w:t>
      </w:r>
      <w:r w:rsidR="008A18B3" w:rsidRPr="008A18B3">
        <w:t xml:space="preserve"> </w:t>
      </w:r>
      <w:r>
        <w:t xml:space="preserve">is dynamic </w:t>
      </w:r>
      <w:r w:rsidR="008A18B3" w:rsidRPr="008A18B3">
        <w:t>during</w:t>
      </w:r>
      <w:r w:rsidR="008A18B3">
        <w:t xml:space="preserve"> </w:t>
      </w:r>
      <w:r>
        <w:t xml:space="preserve">the </w:t>
      </w:r>
      <w:proofErr w:type="spellStart"/>
      <w:r>
        <w:t>hESC</w:t>
      </w:r>
      <w:proofErr w:type="spellEnd"/>
      <w:r>
        <w:t xml:space="preserve"> development. In order to systematically study the chromatin structure during </w:t>
      </w:r>
      <w:proofErr w:type="spellStart"/>
      <w:r>
        <w:t>mESC</w:t>
      </w:r>
      <w:proofErr w:type="spellEnd"/>
      <w:r>
        <w:t xml:space="preserve"> development,</w:t>
      </w:r>
      <w:r w:rsidR="008A18B3" w:rsidRPr="008A18B3">
        <w:t xml:space="preserve"> we </w:t>
      </w:r>
      <w:r w:rsidR="009B467D">
        <w:t xml:space="preserve">download WT </w:t>
      </w:r>
      <w:proofErr w:type="spellStart"/>
      <w:r w:rsidR="009B467D">
        <w:t>mESCs</w:t>
      </w:r>
      <w:proofErr w:type="spellEnd"/>
      <w:r w:rsidR="009B467D">
        <w:t xml:space="preserve"> Hi-C data</w:t>
      </w:r>
      <w:r w:rsidR="00AC0769">
        <w:t xml:space="preserve"> with the accession number </w:t>
      </w:r>
      <w:r w:rsidR="00AC0769" w:rsidRPr="00AC0769">
        <w:t>GSE74055</w:t>
      </w:r>
      <w:r w:rsidR="00417F0C">
        <w:t xml:space="preserve"> from NCBI GEO</w:t>
      </w:r>
      <w:r w:rsidR="003A7EEB">
        <w:t xml:space="preserve"> </w:t>
      </w:r>
      <w:r w:rsidR="003A7EEB">
        <w:fldChar w:fldCharType="begin"/>
      </w:r>
      <w:r w:rsidR="00930822">
        <w:instrText xml:space="preserve"> ADDIN EN.CITE &lt;EndNote&gt;&lt;Cite&gt;&lt;Author&gt;Yan&lt;/Author&gt;&lt;Year&gt;2018&lt;/Year&gt;&lt;RecNum&gt;65&lt;/RecNum&gt;&lt;DisplayText&gt;[22]&lt;/DisplayText&gt;&lt;record&gt;&lt;rec-number&gt;65&lt;/rec-number&gt;&lt;foreign-keys&gt;&lt;key app="EN" db-id="9dssfsxp89we0te0pzspvweb2pr9rest5f22" timestamp="1594646908"&gt;65&lt;/key&gt;&lt;/foreign-keys&gt;&lt;ref-type name="Journal Article"&gt;17&lt;/ref-type&gt;&lt;contributors&gt;&lt;authors&gt;&lt;author&gt;Yan, Jian&lt;/author&gt;&lt;author&gt;Chen, Shi-An A&lt;/author&gt;&lt;author&gt;Local, Andrea&lt;/author&gt;&lt;author&gt;Liu, Tristin&lt;/author&gt;&lt;author&gt;Qiu, Yunjiang&lt;/author&gt;&lt;author&gt;Dorighi, Kristel M&lt;/author&gt;&lt;author&gt;Preissl, Sebastian&lt;/author&gt;&lt;author&gt;Rivera, Chloe M&lt;/author&gt;&lt;author&gt;Wang, Chaochen&lt;/author&gt;&lt;author&gt;Ye, Zhen&lt;/author&gt;&lt;/authors&gt;&lt;/contributors&gt;&lt;titles&gt;&lt;title&gt;Histone H3 lysine 4 monomethylation modulates long-range chromatin interactions at enhancers&lt;/title&gt;&lt;secondary-title&gt;Cell research&lt;/secondary-title&gt;&lt;/titles&gt;&lt;periodical&gt;&lt;full-title&gt;Cell research&lt;/full-title&gt;&lt;/periodical&gt;&lt;pages&gt;204-220&lt;/pages&gt;&lt;volume&gt;28&lt;/volume&gt;&lt;number&gt;2&lt;/number&gt;&lt;dates&gt;&lt;year&gt;2018&lt;/year&gt;&lt;/dates&gt;&lt;isbn&gt;1748-7838&lt;/isbn&gt;&lt;urls&gt;&lt;/urls&gt;&lt;/record&gt;&lt;/Cite&gt;&lt;/EndNote&gt;</w:instrText>
      </w:r>
      <w:r w:rsidR="003A7EEB">
        <w:fldChar w:fldCharType="separate"/>
      </w:r>
      <w:r w:rsidR="00930822">
        <w:rPr>
          <w:noProof/>
        </w:rPr>
        <w:t>[22]</w:t>
      </w:r>
      <w:r w:rsidR="003A7EEB">
        <w:fldChar w:fldCharType="end"/>
      </w:r>
      <w:r w:rsidR="009B467D">
        <w:t xml:space="preserve">. In which, the </w:t>
      </w:r>
      <w:r w:rsidR="005A722B">
        <w:t>samples were treated with</w:t>
      </w:r>
      <w:r w:rsidR="009B467D">
        <w:t xml:space="preserve"> retinoic acid (RA) </w:t>
      </w:r>
      <w:r w:rsidR="005A722B">
        <w:t>for generating NPC</w:t>
      </w:r>
      <w:r w:rsidR="009B467D">
        <w:t xml:space="preserve">. </w:t>
      </w:r>
      <w:r w:rsidR="00173420">
        <w:t>Th</w:t>
      </w:r>
      <w:r w:rsidR="00C650A7">
        <w:t>ese</w:t>
      </w:r>
      <w:r w:rsidR="00173420">
        <w:t xml:space="preserve"> cells </w:t>
      </w:r>
      <w:r w:rsidR="00F525E6">
        <w:t>in 0 day, 1.5 day and 2.5 day</w:t>
      </w:r>
      <w:r w:rsidR="00173420">
        <w:t xml:space="preserve"> were collected and sequenced for RNA-seq and Hi-C sequencing.</w:t>
      </w:r>
      <w:r w:rsidR="00900F99">
        <w:t xml:space="preserve"> </w:t>
      </w:r>
      <w:r w:rsidR="00900F99" w:rsidRPr="00900F99">
        <w:t xml:space="preserve">We obtained </w:t>
      </w:r>
      <w:r w:rsidR="0045756D">
        <w:t>about 3</w:t>
      </w:r>
      <w:r w:rsidR="00900F99" w:rsidRPr="00900F99">
        <w:t xml:space="preserve"> billion raw read pairs for each </w:t>
      </w:r>
      <w:r w:rsidR="00AF5A6A">
        <w:t>sample</w:t>
      </w:r>
      <w:r w:rsidR="00A73292">
        <w:t xml:space="preserve"> (</w:t>
      </w:r>
      <w:r w:rsidR="00A73292" w:rsidRPr="00A73292">
        <w:rPr>
          <w:b/>
          <w:bCs/>
        </w:rPr>
        <w:t>Table 1</w:t>
      </w:r>
      <w:r w:rsidR="00A73292">
        <w:t>)</w:t>
      </w:r>
      <w:r w:rsidR="00900F99" w:rsidRPr="00900F99">
        <w:t>.</w:t>
      </w:r>
    </w:p>
    <w:p w14:paraId="3540F19A" w14:textId="08113BAE" w:rsidR="009B467D" w:rsidRDefault="00D9637C" w:rsidP="00BA6F32">
      <w:pPr>
        <w:widowControl/>
        <w:spacing w:line="240" w:lineRule="auto"/>
        <w:ind w:firstLine="420"/>
        <w:jc w:val="left"/>
      </w:pPr>
      <w:r w:rsidRPr="00D9637C">
        <w:t xml:space="preserve">Consistent with </w:t>
      </w:r>
      <w:r w:rsidR="00C95103">
        <w:t xml:space="preserve">previous </w:t>
      </w:r>
      <w:r w:rsidR="00A71C3C">
        <w:t>research</w:t>
      </w:r>
      <w:r w:rsidRPr="00D9637C">
        <w:t xml:space="preserve">, we observed that the number of TADs </w:t>
      </w:r>
      <w:r w:rsidR="00C35148">
        <w:t xml:space="preserve">is </w:t>
      </w:r>
      <w:r w:rsidRPr="00D9637C">
        <w:t>decreased</w:t>
      </w:r>
      <w:r w:rsidR="00F90665">
        <w:t xml:space="preserve"> when </w:t>
      </w:r>
      <w:r w:rsidR="00DA795C">
        <w:t xml:space="preserve">we </w:t>
      </w:r>
      <w:r w:rsidRPr="00D9637C">
        <w:t>us</w:t>
      </w:r>
      <w:r w:rsidR="00301906">
        <w:t>e</w:t>
      </w:r>
      <w:r w:rsidRPr="00D9637C">
        <w:t xml:space="preserve"> </w:t>
      </w:r>
      <w:r w:rsidR="00967510">
        <w:t xml:space="preserve">arrowhead </w:t>
      </w:r>
      <w:r w:rsidR="00EA3C3B">
        <w:t xml:space="preserve">call </w:t>
      </w:r>
      <w:r w:rsidR="00967510">
        <w:t xml:space="preserve">TAD </w:t>
      </w:r>
      <w:r w:rsidRPr="00D9637C">
        <w:t>algorithms</w:t>
      </w:r>
      <w:r>
        <w:t xml:space="preserve"> (</w:t>
      </w:r>
      <w:r w:rsidRPr="00A73292">
        <w:rPr>
          <w:b/>
          <w:bCs/>
        </w:rPr>
        <w:t>Figure 2</w:t>
      </w:r>
      <w:r>
        <w:t>)</w:t>
      </w:r>
      <w:r w:rsidR="003E068E">
        <w:t>.</w:t>
      </w:r>
      <w:r>
        <w:t xml:space="preserve"> </w:t>
      </w:r>
      <w:r w:rsidR="00AB0E76">
        <w:t>Interestingly, the Hi-C contract matrix shown that chromatin structure changed</w:t>
      </w:r>
      <w:r w:rsidR="00900F99" w:rsidRPr="00900F99">
        <w:t xml:space="preserve"> during </w:t>
      </w:r>
      <w:proofErr w:type="spellStart"/>
      <w:r w:rsidR="005666AD">
        <w:t>mESC</w:t>
      </w:r>
      <w:proofErr w:type="spellEnd"/>
      <w:r w:rsidR="005666AD">
        <w:t xml:space="preserve"> </w:t>
      </w:r>
      <w:r w:rsidR="00900F99" w:rsidRPr="00900F99">
        <w:t>differentiation</w:t>
      </w:r>
      <w:r w:rsidR="004656F8">
        <w:t xml:space="preserve"> to NPC</w:t>
      </w:r>
      <w:r w:rsidR="005666AD">
        <w:t xml:space="preserve"> (</w:t>
      </w:r>
      <w:r w:rsidR="005666AD" w:rsidRPr="003328F4">
        <w:rPr>
          <w:b/>
          <w:bCs/>
        </w:rPr>
        <w:t>Figure 3</w:t>
      </w:r>
      <w:r w:rsidR="005666AD">
        <w:t>).</w:t>
      </w:r>
    </w:p>
    <w:p w14:paraId="27B08AC6" w14:textId="333007CD" w:rsidR="008C66DC" w:rsidRPr="00BA6F32" w:rsidRDefault="00F72A0E" w:rsidP="00BA6F32">
      <w:pPr>
        <w:widowControl/>
        <w:spacing w:line="480" w:lineRule="auto"/>
        <w:rPr>
          <w:b/>
          <w:bCs/>
        </w:rPr>
      </w:pPr>
      <w:r>
        <w:rPr>
          <w:b/>
          <w:bCs/>
        </w:rPr>
        <w:t>MERVL</w:t>
      </w:r>
      <w:r w:rsidR="00BA6F32" w:rsidRPr="00BA6F32">
        <w:rPr>
          <w:b/>
          <w:bCs/>
        </w:rPr>
        <w:t xml:space="preserve"> </w:t>
      </w:r>
      <w:r w:rsidR="00E20428">
        <w:rPr>
          <w:b/>
          <w:bCs/>
        </w:rPr>
        <w:t xml:space="preserve">and CTCF </w:t>
      </w:r>
      <w:r w:rsidR="00F57AD4">
        <w:rPr>
          <w:b/>
          <w:bCs/>
        </w:rPr>
        <w:t>are</w:t>
      </w:r>
      <w:r w:rsidR="00BA6F32" w:rsidRPr="00BA6F32">
        <w:rPr>
          <w:b/>
          <w:bCs/>
        </w:rPr>
        <w:t xml:space="preserve"> </w:t>
      </w:r>
      <w:r w:rsidR="00E20428">
        <w:rPr>
          <w:b/>
          <w:bCs/>
        </w:rPr>
        <w:t xml:space="preserve">involved in </w:t>
      </w:r>
      <w:r w:rsidR="00BA6F32" w:rsidRPr="00BA6F32">
        <w:rPr>
          <w:b/>
          <w:bCs/>
        </w:rPr>
        <w:t>the</w:t>
      </w:r>
      <w:r w:rsidR="0074188D">
        <w:rPr>
          <w:b/>
          <w:bCs/>
        </w:rPr>
        <w:t xml:space="preserve"> regulation</w:t>
      </w:r>
      <w:r w:rsidR="00BA6F32" w:rsidRPr="00BA6F32">
        <w:rPr>
          <w:b/>
          <w:bCs/>
        </w:rPr>
        <w:t xml:space="preserve"> </w:t>
      </w:r>
      <w:r w:rsidR="00B95A24">
        <w:rPr>
          <w:b/>
          <w:bCs/>
        </w:rPr>
        <w:t xml:space="preserve">of </w:t>
      </w:r>
      <w:r w:rsidR="006559CF">
        <w:rPr>
          <w:b/>
          <w:bCs/>
        </w:rPr>
        <w:t xml:space="preserve">losing </w:t>
      </w:r>
      <w:r w:rsidR="00BA6F32" w:rsidRPr="00BA6F32">
        <w:rPr>
          <w:b/>
          <w:bCs/>
        </w:rPr>
        <w:t>TAD boundaries.</w:t>
      </w:r>
    </w:p>
    <w:p w14:paraId="73606E68" w14:textId="5FCD9181" w:rsidR="00A52EB1" w:rsidRDefault="007560D4" w:rsidP="007131AE">
      <w:pPr>
        <w:widowControl/>
        <w:spacing w:line="240" w:lineRule="auto"/>
        <w:ind w:firstLine="420"/>
        <w:jc w:val="left"/>
      </w:pPr>
      <w:r>
        <w:t>To explore which repeat elemen</w:t>
      </w:r>
      <w:r w:rsidR="005B56E8">
        <w:t>t</w:t>
      </w:r>
      <w:r>
        <w:t xml:space="preserve">s may involve in the process of chromatin reorganization during </w:t>
      </w:r>
      <w:proofErr w:type="spellStart"/>
      <w:r>
        <w:t>mESC</w:t>
      </w:r>
      <w:proofErr w:type="spellEnd"/>
      <w:r>
        <w:t xml:space="preserve"> differentiation to NPC, </w:t>
      </w:r>
      <w:r w:rsidR="005B56E8">
        <w:t xml:space="preserve">we calculate the </w:t>
      </w:r>
      <w:r w:rsidR="00D134AA">
        <w:t>fold enrichment and q-value for each repeat elements across ESC+</w:t>
      </w:r>
      <w:r w:rsidR="00095FA1">
        <w:t xml:space="preserve"> </w:t>
      </w:r>
      <w:r w:rsidR="00D134AA">
        <w:t xml:space="preserve">specific TAD boundaries </w:t>
      </w:r>
      <w:r w:rsidR="00095FA1">
        <w:t>over</w:t>
      </w:r>
      <w:r w:rsidR="00D134AA">
        <w:t xml:space="preserve"> all stage TAD boundaries.</w:t>
      </w:r>
      <w:r w:rsidR="00F03E7A">
        <w:t xml:space="preserve"> Fortunately, we got 11 significant</w:t>
      </w:r>
      <w:r w:rsidR="009D305F">
        <w:t xml:space="preserve"> repeat elements</w:t>
      </w:r>
      <w:r w:rsidR="00815484">
        <w:t xml:space="preserve"> with </w:t>
      </w:r>
      <w:r w:rsidR="00815484" w:rsidRPr="002F46CB">
        <w:t>fold</w:t>
      </w:r>
      <w:r w:rsidR="00815484">
        <w:t xml:space="preserve"> </w:t>
      </w:r>
      <w:r w:rsidR="00815484" w:rsidRPr="002F46CB">
        <w:t>change</w:t>
      </w:r>
      <w:r w:rsidR="00167865">
        <w:t>s</w:t>
      </w:r>
      <w:r w:rsidR="00815484" w:rsidRPr="002F46CB">
        <w:t xml:space="preserve"> </w:t>
      </w:r>
      <w:r w:rsidR="00815484">
        <w:t>larger than 1.5 and q-value</w:t>
      </w:r>
      <w:r w:rsidR="00815484" w:rsidRPr="002F46CB">
        <w:t xml:space="preserve"> </w:t>
      </w:r>
      <w:r w:rsidR="00815484">
        <w:t xml:space="preserve">less than </w:t>
      </w:r>
      <w:r w:rsidR="00815484" w:rsidRPr="002F46CB">
        <w:t>0.0</w:t>
      </w:r>
      <w:r w:rsidR="001D0605">
        <w:t>5</w:t>
      </w:r>
      <w:r w:rsidR="009D305F">
        <w:t>, they are</w:t>
      </w:r>
      <w:r w:rsidR="00203313" w:rsidRPr="00203313">
        <w:t xml:space="preserve"> (TAAAA)n</w:t>
      </w:r>
      <w:r w:rsidR="00203313">
        <w:t xml:space="preserve">, </w:t>
      </w:r>
      <w:r w:rsidR="00203313" w:rsidRPr="00203313">
        <w:t>ORR1B1-int</w:t>
      </w:r>
      <w:r w:rsidR="00680AB1">
        <w:t xml:space="preserve">, </w:t>
      </w:r>
      <w:r w:rsidR="00680AB1" w:rsidRPr="00680AB1">
        <w:t>RMER4A</w:t>
      </w:r>
      <w:r w:rsidR="00680AB1">
        <w:t>,</w:t>
      </w:r>
      <w:r w:rsidR="00680AB1" w:rsidRPr="00680AB1">
        <w:t xml:space="preserve"> RLTR21</w:t>
      </w:r>
      <w:r w:rsidR="00680AB1">
        <w:t xml:space="preserve">, </w:t>
      </w:r>
      <w:r w:rsidR="00680AB1" w:rsidRPr="00680AB1">
        <w:t>MurSatRep1</w:t>
      </w:r>
      <w:r w:rsidR="00680AB1">
        <w:t xml:space="preserve">, </w:t>
      </w:r>
      <w:r w:rsidR="00680AB1" w:rsidRPr="00680AB1">
        <w:t>RMER2</w:t>
      </w:r>
      <w:r w:rsidR="00680AB1">
        <w:t xml:space="preserve">, </w:t>
      </w:r>
      <w:r w:rsidR="00680AB1" w:rsidRPr="00680AB1">
        <w:t>RMER17C-int</w:t>
      </w:r>
      <w:r w:rsidR="00680AB1">
        <w:t xml:space="preserve">, </w:t>
      </w:r>
      <w:r w:rsidR="00680AB1" w:rsidRPr="00680AB1">
        <w:t>IAPEY3-int</w:t>
      </w:r>
      <w:r w:rsidR="00680AB1">
        <w:t xml:space="preserve">, </w:t>
      </w:r>
      <w:r w:rsidR="00680AB1" w:rsidRPr="00680AB1">
        <w:t>RLTR27</w:t>
      </w:r>
      <w:r w:rsidR="00680AB1">
        <w:t xml:space="preserve">, </w:t>
      </w:r>
      <w:r w:rsidR="00680AB1" w:rsidRPr="00680AB1">
        <w:t>U6</w:t>
      </w:r>
      <w:r w:rsidR="00680AB1">
        <w:t xml:space="preserve">, and </w:t>
      </w:r>
      <w:r w:rsidR="00680AB1" w:rsidRPr="00680AB1">
        <w:t>MERVL-int</w:t>
      </w:r>
      <w:r w:rsidR="00A81079">
        <w:t xml:space="preserve"> (</w:t>
      </w:r>
      <w:r w:rsidR="00A81079" w:rsidRPr="005672BE">
        <w:rPr>
          <w:b/>
          <w:bCs/>
        </w:rPr>
        <w:t>Figure 5</w:t>
      </w:r>
      <w:r w:rsidR="00A81079">
        <w:t>)</w:t>
      </w:r>
      <w:r w:rsidR="00680AB1">
        <w:t>.</w:t>
      </w:r>
      <w:r w:rsidR="00D675FA">
        <w:t xml:space="preserve"> And we also witness a phenomenon that ESC+ specific TAD boundaries are related with RNA expression at the MERVL regions</w:t>
      </w:r>
      <w:r w:rsidR="00365B5D">
        <w:t xml:space="preserve"> (</w:t>
      </w:r>
      <w:r w:rsidR="00365B5D" w:rsidRPr="00365B5D">
        <w:rPr>
          <w:b/>
          <w:bCs/>
        </w:rPr>
        <w:t>Figure 6</w:t>
      </w:r>
      <w:r w:rsidR="00365B5D">
        <w:t>)</w:t>
      </w:r>
      <w:r w:rsidR="00D675FA">
        <w:t>.</w:t>
      </w:r>
    </w:p>
    <w:p w14:paraId="77DC3C69" w14:textId="69904982" w:rsidR="00E36044" w:rsidRDefault="00A52EB1" w:rsidP="007131AE">
      <w:pPr>
        <w:widowControl/>
        <w:spacing w:line="240" w:lineRule="auto"/>
        <w:ind w:firstLine="420"/>
        <w:jc w:val="left"/>
      </w:pPr>
      <w:r>
        <w:t xml:space="preserve">In addition, CTCF plays an important role in splitting TAD boundaries. </w:t>
      </w:r>
      <w:r w:rsidR="00950E5D">
        <w:t>Based on this result</w:t>
      </w:r>
      <w:r w:rsidR="00E11ABA">
        <w:t>,</w:t>
      </w:r>
      <w:r w:rsidR="00950E5D">
        <w:t xml:space="preserve"> we calculated the overlap</w:t>
      </w:r>
      <w:r w:rsidR="00554551">
        <w:t xml:space="preserve"> between two types of TAD boundaries and 2 </w:t>
      </w:r>
      <w:proofErr w:type="spellStart"/>
      <w:r w:rsidR="00554551">
        <w:t>ChIP</w:t>
      </w:r>
      <w:proofErr w:type="spellEnd"/>
      <w:r w:rsidR="00554551">
        <w:t>-seq peaks.</w:t>
      </w:r>
      <w:r w:rsidR="00950E5D">
        <w:t xml:space="preserve"> </w:t>
      </w:r>
      <w:r>
        <w:t xml:space="preserve">For ESC+ specific TAD boundaries, there are 2,727 peaks overlapped with ESC+ boundaries in NPC, and there are 565 peaks overlapped with ESC+ boundaries in ESC. While for stable TAD boundaries, there are 10,695 peaks overlapped with stable TAD boundaries in NPC, and there are 2,271 peaks overlapped with stable TAD boundaries in ESC. </w:t>
      </w:r>
      <w:r w:rsidR="005D4454">
        <w:t>Because CTCF can split TAD boundaries, so we explore the relationship between MERVL sequences and CTCF binding sequences.</w:t>
      </w:r>
      <w:r w:rsidR="007B283D">
        <w:t xml:space="preserve"> </w:t>
      </w:r>
      <w:r w:rsidR="007131AE">
        <w:t>Interestingly, we found CTCF motifs in MERVL sequences (</w:t>
      </w:r>
      <w:r w:rsidR="007131AE" w:rsidRPr="007131AE">
        <w:rPr>
          <w:b/>
          <w:bCs/>
        </w:rPr>
        <w:t xml:space="preserve">Figure </w:t>
      </w:r>
      <w:r w:rsidR="00365B5D">
        <w:rPr>
          <w:b/>
          <w:bCs/>
        </w:rPr>
        <w:t>7</w:t>
      </w:r>
      <w:r w:rsidR="007131AE">
        <w:t>).</w:t>
      </w:r>
    </w:p>
    <w:p w14:paraId="4CC1BC11" w14:textId="6C8FB338" w:rsidR="00C76716" w:rsidRDefault="00850709" w:rsidP="007131AE">
      <w:pPr>
        <w:widowControl/>
        <w:spacing w:line="240" w:lineRule="auto"/>
        <w:ind w:firstLine="420"/>
        <w:jc w:val="left"/>
      </w:pPr>
      <w:r>
        <w:t>We also download</w:t>
      </w:r>
      <w:r w:rsidR="003C44FE">
        <w:t xml:space="preserve"> 45</w:t>
      </w:r>
      <w:r>
        <w:t xml:space="preserve"> </w:t>
      </w:r>
      <w:r w:rsidR="00017AB4">
        <w:t xml:space="preserve">TFs and chromatin modification </w:t>
      </w:r>
      <w:proofErr w:type="spellStart"/>
      <w:r w:rsidR="00F063A3" w:rsidRPr="00F063A3">
        <w:t>ChIP</w:t>
      </w:r>
      <w:proofErr w:type="spellEnd"/>
      <w:r w:rsidR="00F063A3" w:rsidRPr="00F063A3">
        <w:t xml:space="preserve">-Seq data </w:t>
      </w:r>
      <w:r>
        <w:t>from NCBI</w:t>
      </w:r>
      <w:r w:rsidR="004A2472">
        <w:t xml:space="preserve"> GEO</w:t>
      </w:r>
      <w:r>
        <w:t xml:space="preserve"> </w:t>
      </w:r>
      <w:r w:rsidR="00F063A3" w:rsidRPr="00F063A3">
        <w:t xml:space="preserve">in </w:t>
      </w:r>
      <w:proofErr w:type="spellStart"/>
      <w:r w:rsidR="00593407">
        <w:t>m</w:t>
      </w:r>
      <w:r w:rsidR="00F063A3" w:rsidRPr="00F063A3">
        <w:t>ESCs</w:t>
      </w:r>
      <w:proofErr w:type="spellEnd"/>
      <w:r w:rsidR="00F063A3" w:rsidRPr="00F063A3">
        <w:t xml:space="preserve">. </w:t>
      </w:r>
      <w:r w:rsidR="00AD5678">
        <w:t xml:space="preserve">The figure shown that </w:t>
      </w:r>
      <w:r w:rsidR="00F063A3" w:rsidRPr="00F063A3">
        <w:t xml:space="preserve">RNA polymerase II subunit A (POLR2A) </w:t>
      </w:r>
      <w:r w:rsidR="00AD5678">
        <w:t>and cohesion proteins (RAD21 and SMC3)</w:t>
      </w:r>
      <w:r w:rsidR="00F063A3" w:rsidRPr="00F063A3">
        <w:t xml:space="preserve"> were enriched at sites for the top 50 </w:t>
      </w:r>
      <w:r w:rsidR="0073201F">
        <w:t>MERVL</w:t>
      </w:r>
      <w:r w:rsidR="00F063A3" w:rsidRPr="00F063A3">
        <w:t xml:space="preserve"> </w:t>
      </w:r>
      <w:r w:rsidR="00AD5678">
        <w:t>sequences</w:t>
      </w:r>
      <w:r w:rsidR="00F063A3" w:rsidRPr="00F063A3">
        <w:t xml:space="preserve"> </w:t>
      </w:r>
      <w:r w:rsidR="004E676B">
        <w:t>(</w:t>
      </w:r>
      <w:r w:rsidR="004E676B" w:rsidRPr="004E676B">
        <w:rPr>
          <w:b/>
          <w:bCs/>
        </w:rPr>
        <w:t>Figure 8</w:t>
      </w:r>
      <w:r w:rsidR="004E676B">
        <w:t>)</w:t>
      </w:r>
      <w:r w:rsidR="00D02FE6">
        <w:t>.</w:t>
      </w:r>
    </w:p>
    <w:p w14:paraId="234A99B5" w14:textId="77777777" w:rsidR="00C76716" w:rsidRDefault="00C76716">
      <w:pPr>
        <w:widowControl/>
        <w:jc w:val="left"/>
      </w:pPr>
      <w:r>
        <w:br w:type="page"/>
      </w:r>
    </w:p>
    <w:p w14:paraId="5812D7AC" w14:textId="66245141" w:rsidR="00E31549" w:rsidRPr="009A5C57" w:rsidRDefault="00E31549" w:rsidP="009A5C57">
      <w:pPr>
        <w:pStyle w:val="Heading1"/>
        <w:jc w:val="center"/>
        <w:rPr>
          <w:sz w:val="32"/>
          <w:szCs w:val="40"/>
        </w:rPr>
      </w:pPr>
      <w:r w:rsidRPr="009A5C57">
        <w:rPr>
          <w:sz w:val="32"/>
          <w:szCs w:val="40"/>
        </w:rPr>
        <w:lastRenderedPageBreak/>
        <w:t>Figure legends</w:t>
      </w:r>
    </w:p>
    <w:p w14:paraId="2AF8C003" w14:textId="44D87184" w:rsidR="00B420DB" w:rsidRDefault="00B420DB">
      <w:r>
        <w:rPr>
          <w:noProof/>
        </w:rPr>
        <w:drawing>
          <wp:inline distT="0" distB="0" distL="0" distR="0" wp14:anchorId="67CCBE1F" wp14:editId="481ABD2E">
            <wp:extent cx="5274310" cy="26301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630170"/>
                    </a:xfrm>
                    <a:prstGeom prst="rect">
                      <a:avLst/>
                    </a:prstGeom>
                  </pic:spPr>
                </pic:pic>
              </a:graphicData>
            </a:graphic>
          </wp:inline>
        </w:drawing>
      </w:r>
    </w:p>
    <w:p w14:paraId="76EB9C4E" w14:textId="14B896EF" w:rsidR="00C1454A" w:rsidRDefault="00C1454A" w:rsidP="00C1454A">
      <w:r w:rsidRPr="00B61747">
        <w:rPr>
          <w:b/>
          <w:bCs/>
        </w:rPr>
        <w:t>Figure 1.</w:t>
      </w:r>
      <w:r>
        <w:t xml:space="preserve"> </w:t>
      </w:r>
      <w:r w:rsidRPr="00E31549">
        <w:t>Schematic representation of complete MERVL and solo LTR</w:t>
      </w:r>
      <w:r w:rsidR="00BC4554">
        <w:t xml:space="preserve">. </w:t>
      </w:r>
      <w:r w:rsidR="00C403E3">
        <w:t xml:space="preserve">The </w:t>
      </w:r>
      <w:r>
        <w:t xml:space="preserve">(A) is for complete MERVL, and </w:t>
      </w:r>
      <w:r w:rsidR="00C403E3">
        <w:t xml:space="preserve">the </w:t>
      </w:r>
      <w:r>
        <w:t>(B) is for solo LTR.</w:t>
      </w:r>
    </w:p>
    <w:p w14:paraId="3E87ACB2" w14:textId="4693CE20" w:rsidR="00B420DB" w:rsidRDefault="00C90055" w:rsidP="00376E31">
      <w:pPr>
        <w:jc w:val="center"/>
      </w:pPr>
      <w:r>
        <w:rPr>
          <w:noProof/>
        </w:rPr>
        <w:drawing>
          <wp:inline distT="0" distB="0" distL="0" distR="0" wp14:anchorId="2F576ECD" wp14:editId="17CEECD7">
            <wp:extent cx="5274310" cy="270573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705735"/>
                    </a:xfrm>
                    <a:prstGeom prst="rect">
                      <a:avLst/>
                    </a:prstGeom>
                  </pic:spPr>
                </pic:pic>
              </a:graphicData>
            </a:graphic>
          </wp:inline>
        </w:drawing>
      </w:r>
    </w:p>
    <w:p w14:paraId="65704FA1" w14:textId="0C15118F" w:rsidR="00FC7088" w:rsidRDefault="002B5787">
      <w:r w:rsidRPr="00813554">
        <w:rPr>
          <w:b/>
          <w:bCs/>
        </w:rPr>
        <w:t>Figure 2.</w:t>
      </w:r>
      <w:r w:rsidR="00813554">
        <w:t xml:space="preserve"> </w:t>
      </w:r>
      <w:r w:rsidR="00C90055">
        <w:t>The dynamic</w:t>
      </w:r>
      <w:r w:rsidR="0070460D">
        <w:t xml:space="preserve"> changes </w:t>
      </w:r>
      <w:r w:rsidR="00C90055">
        <w:t xml:space="preserve">of TADs during </w:t>
      </w:r>
      <w:r w:rsidR="0070460D">
        <w:t xml:space="preserve">the process of </w:t>
      </w:r>
      <w:r w:rsidR="00C90055">
        <w:t xml:space="preserve">NPC differentiation. (A) </w:t>
      </w:r>
      <w:r w:rsidR="00813554">
        <w:t>The sizes of TAD</w:t>
      </w:r>
      <w:r w:rsidR="00C90055">
        <w:t>s</w:t>
      </w:r>
      <w:r w:rsidR="00813554">
        <w:t xml:space="preserve"> in D0, D1.5, and D2.5. </w:t>
      </w:r>
      <w:r w:rsidR="00DD05B7">
        <w:t>Each group indicates each stage with the size of TADs. Here, the percentage range of the confidence interval is set to 95%.</w:t>
      </w:r>
      <w:r w:rsidR="00C90055">
        <w:t xml:space="preserve"> (B) The numbers of TADs in D0, D1.5, and D2.5. Each group represents each stage with the number of TADs.</w:t>
      </w:r>
    </w:p>
    <w:p w14:paraId="0AE15CCC" w14:textId="02B1B470" w:rsidR="00AD5351" w:rsidRDefault="00AD5351"/>
    <w:p w14:paraId="7663D43F" w14:textId="22CFEF45" w:rsidR="00AD5351" w:rsidRDefault="00875861" w:rsidP="00875861">
      <w:pPr>
        <w:jc w:val="center"/>
      </w:pPr>
      <w:r>
        <w:rPr>
          <w:noProof/>
        </w:rPr>
        <w:lastRenderedPageBreak/>
        <w:drawing>
          <wp:inline distT="0" distB="0" distL="0" distR="0" wp14:anchorId="1E1AF97E" wp14:editId="58AF8644">
            <wp:extent cx="5400067" cy="2314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52211" cy="2336849"/>
                    </a:xfrm>
                    <a:prstGeom prst="rect">
                      <a:avLst/>
                    </a:prstGeom>
                  </pic:spPr>
                </pic:pic>
              </a:graphicData>
            </a:graphic>
          </wp:inline>
        </w:drawing>
      </w:r>
    </w:p>
    <w:p w14:paraId="65B67BBA" w14:textId="6D362CA8" w:rsidR="00281C81" w:rsidRDefault="00AD5351">
      <w:r w:rsidRPr="00813554">
        <w:rPr>
          <w:b/>
          <w:bCs/>
        </w:rPr>
        <w:t xml:space="preserve">Figure </w:t>
      </w:r>
      <w:r>
        <w:rPr>
          <w:b/>
          <w:bCs/>
        </w:rPr>
        <w:t>3</w:t>
      </w:r>
      <w:r w:rsidRPr="00813554">
        <w:rPr>
          <w:b/>
          <w:bCs/>
        </w:rPr>
        <w:t>.</w:t>
      </w:r>
      <w:r>
        <w:t xml:space="preserve"> </w:t>
      </w:r>
      <w:r w:rsidR="0074681E" w:rsidRPr="0074681E">
        <w:t xml:space="preserve">Hi-C contact </w:t>
      </w:r>
      <w:r w:rsidR="00A66D18">
        <w:t>matrix</w:t>
      </w:r>
      <w:r w:rsidR="0074681E" w:rsidRPr="0074681E">
        <w:t xml:space="preserve"> for </w:t>
      </w:r>
      <w:r w:rsidR="0074681E">
        <w:t>NPC</w:t>
      </w:r>
      <w:r w:rsidR="0074681E" w:rsidRPr="0074681E">
        <w:t xml:space="preserve"> differentiation at </w:t>
      </w:r>
      <w:r w:rsidR="007E0DFC">
        <w:t xml:space="preserve">2.5 </w:t>
      </w:r>
      <w:proofErr w:type="spellStart"/>
      <w:r w:rsidR="007E0DFC">
        <w:t>Mkb</w:t>
      </w:r>
      <w:proofErr w:type="spellEnd"/>
      <w:r w:rsidR="0074681E" w:rsidRPr="0074681E">
        <w:t xml:space="preserve"> resolution</w:t>
      </w:r>
      <w:r w:rsidR="0074681E">
        <w:t xml:space="preserve"> in mouse chr4 chromosome</w:t>
      </w:r>
      <w:r w:rsidR="0074681E" w:rsidRPr="0074681E">
        <w:t>.</w:t>
      </w:r>
      <w:r w:rsidR="0074681E">
        <w:t xml:space="preserve"> </w:t>
      </w:r>
      <w:r w:rsidR="00643682">
        <w:t>In which the red color indicates the quality of this contact larger than 30. The yellow represents TAD identified by arrowhead software.</w:t>
      </w:r>
    </w:p>
    <w:p w14:paraId="366238AE" w14:textId="6ECB3DB7" w:rsidR="00645D0B" w:rsidRDefault="00645D0B" w:rsidP="00645D0B">
      <w:pPr>
        <w:jc w:val="center"/>
      </w:pPr>
      <w:r>
        <w:rPr>
          <w:noProof/>
        </w:rPr>
        <w:drawing>
          <wp:inline distT="0" distB="0" distL="0" distR="0" wp14:anchorId="0AC212ED" wp14:editId="525CBB0E">
            <wp:extent cx="5152381" cy="3866667"/>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52381" cy="3866667"/>
                    </a:xfrm>
                    <a:prstGeom prst="rect">
                      <a:avLst/>
                    </a:prstGeom>
                  </pic:spPr>
                </pic:pic>
              </a:graphicData>
            </a:graphic>
          </wp:inline>
        </w:drawing>
      </w:r>
    </w:p>
    <w:p w14:paraId="060B776A" w14:textId="33463097" w:rsidR="00645D0B" w:rsidRDefault="00645D0B" w:rsidP="00645D0B">
      <w:r w:rsidRPr="00813554">
        <w:rPr>
          <w:b/>
          <w:bCs/>
        </w:rPr>
        <w:t xml:space="preserve">Figure </w:t>
      </w:r>
      <w:r>
        <w:rPr>
          <w:b/>
          <w:bCs/>
        </w:rPr>
        <w:t>4</w:t>
      </w:r>
      <w:r w:rsidRPr="00813554">
        <w:rPr>
          <w:b/>
          <w:bCs/>
        </w:rPr>
        <w:t>.</w:t>
      </w:r>
      <w:r>
        <w:t xml:space="preserve"> </w:t>
      </w:r>
      <w:r w:rsidRPr="0074681E">
        <w:t xml:space="preserve">Hi-C contact matrices for each stage of </w:t>
      </w:r>
      <w:r>
        <w:t>NPC</w:t>
      </w:r>
      <w:r w:rsidRPr="0074681E">
        <w:t xml:space="preserve"> differentiation at </w:t>
      </w:r>
      <w:proofErr w:type="spellStart"/>
      <w:r w:rsidRPr="0074681E">
        <w:t>megabase</w:t>
      </w:r>
      <w:proofErr w:type="spellEnd"/>
      <w:r w:rsidRPr="0074681E">
        <w:t xml:space="preserve"> resolution</w:t>
      </w:r>
      <w:r>
        <w:t xml:space="preserve"> (2.5Mkb) in mouse chr4 chromosome</w:t>
      </w:r>
      <w:r w:rsidRPr="0074681E">
        <w:t>.</w:t>
      </w:r>
      <w:r>
        <w:t xml:space="preserve"> In which the red color indicates the quality of this contact larger than 30. The yellow represents TAD identified by arrowhead software.</w:t>
      </w:r>
    </w:p>
    <w:p w14:paraId="26C2D890" w14:textId="77777777" w:rsidR="006368B8" w:rsidRDefault="006368B8" w:rsidP="00645D0B"/>
    <w:p w14:paraId="5F8D0924" w14:textId="5339118D" w:rsidR="00281C81" w:rsidRDefault="00DC252E" w:rsidP="00DC252E">
      <w:pPr>
        <w:jc w:val="center"/>
      </w:pPr>
      <w:r>
        <w:rPr>
          <w:noProof/>
        </w:rPr>
        <w:lastRenderedPageBreak/>
        <w:drawing>
          <wp:inline distT="0" distB="0" distL="0" distR="0" wp14:anchorId="4F633699" wp14:editId="2ACB73B7">
            <wp:extent cx="4532782" cy="392430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38101" cy="3928905"/>
                    </a:xfrm>
                    <a:prstGeom prst="rect">
                      <a:avLst/>
                    </a:prstGeom>
                  </pic:spPr>
                </pic:pic>
              </a:graphicData>
            </a:graphic>
          </wp:inline>
        </w:drawing>
      </w:r>
    </w:p>
    <w:p w14:paraId="049B8FEB" w14:textId="4F5F5309" w:rsidR="00360FCC" w:rsidRDefault="00DC252E" w:rsidP="00796698">
      <w:r w:rsidRPr="00813554">
        <w:rPr>
          <w:b/>
          <w:bCs/>
        </w:rPr>
        <w:t xml:space="preserve">Figure </w:t>
      </w:r>
      <w:r w:rsidR="009F2766">
        <w:rPr>
          <w:b/>
          <w:bCs/>
        </w:rPr>
        <w:t>5</w:t>
      </w:r>
      <w:r w:rsidRPr="00813554">
        <w:rPr>
          <w:b/>
          <w:bCs/>
        </w:rPr>
        <w:t>.</w:t>
      </w:r>
      <w:r>
        <w:t xml:space="preserve"> The </w:t>
      </w:r>
      <w:r w:rsidR="00752668">
        <w:rPr>
          <w:rFonts w:hint="eastAsia"/>
        </w:rPr>
        <w:t>Scatter</w:t>
      </w:r>
      <w:r w:rsidR="00752668">
        <w:t xml:space="preserve"> </w:t>
      </w:r>
      <w:r w:rsidR="00752668">
        <w:rPr>
          <w:rFonts w:hint="eastAsia"/>
        </w:rPr>
        <w:t>plot</w:t>
      </w:r>
      <w:r w:rsidR="00752668">
        <w:t xml:space="preserve"> and Excel table </w:t>
      </w:r>
      <w:r w:rsidR="00A7373B">
        <w:t>shown</w:t>
      </w:r>
      <w:r w:rsidR="00752668">
        <w:t xml:space="preserve"> </w:t>
      </w:r>
      <w:r w:rsidR="00752668" w:rsidRPr="00752668">
        <w:t>the fold</w:t>
      </w:r>
      <w:r w:rsidR="00752668">
        <w:t xml:space="preserve"> </w:t>
      </w:r>
      <w:r w:rsidR="00752668" w:rsidRPr="00752668">
        <w:t xml:space="preserve">enrichment </w:t>
      </w:r>
      <w:r w:rsidR="00F51508">
        <w:t xml:space="preserve">values </w:t>
      </w:r>
      <w:r w:rsidR="00752668" w:rsidRPr="00752668">
        <w:t xml:space="preserve">and </w:t>
      </w:r>
      <w:r w:rsidR="00752668">
        <w:t>-</w:t>
      </w:r>
      <w:r w:rsidR="00752668" w:rsidRPr="00752668">
        <w:t>log10(</w:t>
      </w:r>
      <w:r w:rsidR="00F51508">
        <w:t>q</w:t>
      </w:r>
      <w:r w:rsidR="008E0DE7">
        <w:t>-</w:t>
      </w:r>
      <w:r w:rsidR="00752668" w:rsidRPr="00752668">
        <w:t xml:space="preserve">values) for </w:t>
      </w:r>
      <w:r w:rsidR="00DE0BCD">
        <w:t>all</w:t>
      </w:r>
      <w:r w:rsidR="00752668" w:rsidRPr="00752668">
        <w:t xml:space="preserve"> repeat element at the ESC+ (n</w:t>
      </w:r>
      <w:r w:rsidR="00752668">
        <w:t>=565</w:t>
      </w:r>
      <w:r w:rsidR="00752668" w:rsidRPr="00752668">
        <w:t>)</w:t>
      </w:r>
      <w:r w:rsidR="00833F9F">
        <w:t xml:space="preserve"> specific</w:t>
      </w:r>
      <w:r w:rsidR="00752668" w:rsidRPr="00752668">
        <w:t xml:space="preserve"> TAD boundaries to the </w:t>
      </w:r>
      <w:r w:rsidR="000F041C">
        <w:t>stable</w:t>
      </w:r>
      <w:r w:rsidR="00752668" w:rsidRPr="00752668">
        <w:t xml:space="preserve"> TAD boundaries (</w:t>
      </w:r>
      <w:r w:rsidR="00752668">
        <w:t>n</w:t>
      </w:r>
      <w:r w:rsidR="003F2C92">
        <w:t>=</w:t>
      </w:r>
      <w:r w:rsidR="00752668">
        <w:t>2</w:t>
      </w:r>
      <w:r w:rsidR="00276D43">
        <w:t>,</w:t>
      </w:r>
      <w:r w:rsidR="00752668">
        <w:t>271</w:t>
      </w:r>
      <w:r w:rsidR="00752668" w:rsidRPr="00752668">
        <w:t xml:space="preserve">). </w:t>
      </w:r>
      <w:r w:rsidR="00344DD6">
        <w:t>The p</w:t>
      </w:r>
      <w:r w:rsidR="00752668">
        <w:t>-</w:t>
      </w:r>
      <w:r w:rsidR="00752668" w:rsidRPr="00752668">
        <w:t>values were calculated by two-sided proportion test</w:t>
      </w:r>
      <w:r w:rsidR="009669D2">
        <w:t xml:space="preserve"> and then</w:t>
      </w:r>
      <w:r w:rsidR="004F3034">
        <w:t xml:space="preserve"> were corrected by BH method.</w:t>
      </w:r>
    </w:p>
    <w:p w14:paraId="59E9D9BB" w14:textId="3E4E3ADA" w:rsidR="00926690" w:rsidRDefault="00926690" w:rsidP="00926690">
      <w:pPr>
        <w:jc w:val="center"/>
      </w:pPr>
      <w:r>
        <w:rPr>
          <w:noProof/>
        </w:rPr>
        <w:drawing>
          <wp:inline distT="0" distB="0" distL="0" distR="0" wp14:anchorId="5A349396" wp14:editId="1EBC4E4A">
            <wp:extent cx="4686300" cy="324136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10052" cy="3257796"/>
                    </a:xfrm>
                    <a:prstGeom prst="rect">
                      <a:avLst/>
                    </a:prstGeom>
                  </pic:spPr>
                </pic:pic>
              </a:graphicData>
            </a:graphic>
          </wp:inline>
        </w:drawing>
      </w:r>
    </w:p>
    <w:p w14:paraId="55DA12AE" w14:textId="04139854" w:rsidR="00360FCC" w:rsidRDefault="00926690">
      <w:r w:rsidRPr="003A46B7">
        <w:rPr>
          <w:b/>
          <w:bCs/>
        </w:rPr>
        <w:t xml:space="preserve">Figure </w:t>
      </w:r>
      <w:r w:rsidR="009F2766">
        <w:rPr>
          <w:b/>
          <w:bCs/>
        </w:rPr>
        <w:t>6</w:t>
      </w:r>
      <w:r w:rsidRPr="003A46B7">
        <w:rPr>
          <w:b/>
          <w:bCs/>
        </w:rPr>
        <w:t>.</w:t>
      </w:r>
      <w:r>
        <w:t xml:space="preserve"> </w:t>
      </w:r>
      <w:r w:rsidRPr="00926690">
        <w:t xml:space="preserve">Aggregated RNA-Seq expression profile (RPKM normalized) </w:t>
      </w:r>
      <w:r w:rsidR="00AC36C3">
        <w:t>in</w:t>
      </w:r>
      <w:r w:rsidR="001A26D6">
        <w:t xml:space="preserve"> 0 day, 1.5 days, and 2.5 </w:t>
      </w:r>
      <w:r w:rsidR="001A26D6">
        <w:lastRenderedPageBreak/>
        <w:t xml:space="preserve">days </w:t>
      </w:r>
      <w:r w:rsidR="00374C8E">
        <w:t>around</w:t>
      </w:r>
      <w:r w:rsidRPr="00926690">
        <w:t xml:space="preserve"> ESC+ </w:t>
      </w:r>
      <w:r w:rsidR="00AC36C3">
        <w:t xml:space="preserve">specific </w:t>
      </w:r>
      <w:r w:rsidRPr="00926690">
        <w:t xml:space="preserve">TAD boundaries overlapping </w:t>
      </w:r>
      <w:r w:rsidR="005E0ADA">
        <w:t xml:space="preserve">with </w:t>
      </w:r>
      <w:r w:rsidRPr="00926690">
        <w:t xml:space="preserve">the </w:t>
      </w:r>
      <w:r w:rsidR="002839C1">
        <w:t>MERVL</w:t>
      </w:r>
      <w:r w:rsidRPr="00926690">
        <w:t xml:space="preserve"> </w:t>
      </w:r>
      <w:r w:rsidR="004A3143">
        <w:t xml:space="preserve">repeat </w:t>
      </w:r>
      <w:r w:rsidRPr="00926690">
        <w:t>element</w:t>
      </w:r>
      <w:r w:rsidR="004A3143">
        <w:t>s</w:t>
      </w:r>
      <w:r w:rsidRPr="00926690">
        <w:t>.</w:t>
      </w:r>
    </w:p>
    <w:p w14:paraId="3CCDC483" w14:textId="77777777" w:rsidR="009F2766" w:rsidRDefault="009F2766" w:rsidP="009F2766">
      <w:pPr>
        <w:widowControl/>
        <w:ind w:firstLine="420"/>
        <w:jc w:val="left"/>
      </w:pPr>
      <w:r>
        <w:rPr>
          <w:noProof/>
        </w:rPr>
        <w:drawing>
          <wp:inline distT="0" distB="0" distL="114300" distR="114300" wp14:anchorId="2A638CA9" wp14:editId="48180869">
            <wp:extent cx="4951730" cy="3077845"/>
            <wp:effectExtent l="0" t="0" r="1270" b="20955"/>
            <wp:docPr id="15" name="内容占位符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内容占位符 4"/>
                    <pic:cNvPicPr>
                      <a:picLocks noChangeAspect="1"/>
                    </pic:cNvPicPr>
                  </pic:nvPicPr>
                  <pic:blipFill>
                    <a:blip r:embed="rId16"/>
                    <a:stretch>
                      <a:fillRect/>
                    </a:stretch>
                  </pic:blipFill>
                  <pic:spPr>
                    <a:xfrm>
                      <a:off x="0" y="0"/>
                      <a:ext cx="4951730" cy="3077845"/>
                    </a:xfrm>
                    <a:prstGeom prst="rect">
                      <a:avLst/>
                    </a:prstGeom>
                  </pic:spPr>
                </pic:pic>
              </a:graphicData>
            </a:graphic>
          </wp:inline>
        </w:drawing>
      </w:r>
    </w:p>
    <w:p w14:paraId="4987C788" w14:textId="30A92095" w:rsidR="00796698" w:rsidRDefault="009F2766" w:rsidP="00870905">
      <w:pPr>
        <w:widowControl/>
        <w:jc w:val="left"/>
      </w:pPr>
      <w:r w:rsidRPr="006368B8">
        <w:rPr>
          <w:b/>
          <w:bCs/>
        </w:rPr>
        <w:t xml:space="preserve">Figure </w:t>
      </w:r>
      <w:r>
        <w:rPr>
          <w:b/>
          <w:bCs/>
        </w:rPr>
        <w:t>7</w:t>
      </w:r>
      <w:r>
        <w:t>. T</w:t>
      </w:r>
      <w:r>
        <w:rPr>
          <w:rFonts w:hint="eastAsia"/>
        </w:rPr>
        <w:t>he motif of MERVL internal sequences is significant CTCF motif</w:t>
      </w:r>
      <w:r>
        <w:t>.</w:t>
      </w:r>
    </w:p>
    <w:p w14:paraId="78FE90E2" w14:textId="77777777" w:rsidR="00796698" w:rsidRDefault="00796698" w:rsidP="00796698">
      <w:r>
        <w:rPr>
          <w:noProof/>
        </w:rPr>
        <w:drawing>
          <wp:inline distT="0" distB="0" distL="0" distR="0" wp14:anchorId="4DD833D0" wp14:editId="7A488F9F">
            <wp:extent cx="5274310" cy="3039745"/>
            <wp:effectExtent l="0" t="0" r="254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3039745"/>
                    </a:xfrm>
                    <a:prstGeom prst="rect">
                      <a:avLst/>
                    </a:prstGeom>
                  </pic:spPr>
                </pic:pic>
              </a:graphicData>
            </a:graphic>
          </wp:inline>
        </w:drawing>
      </w:r>
    </w:p>
    <w:p w14:paraId="608781B4" w14:textId="15432D06" w:rsidR="00796698" w:rsidRDefault="00796698">
      <w:r w:rsidRPr="00813554">
        <w:rPr>
          <w:b/>
          <w:bCs/>
        </w:rPr>
        <w:t xml:space="preserve">Figure </w:t>
      </w:r>
      <w:r w:rsidR="00454386">
        <w:rPr>
          <w:b/>
          <w:bCs/>
        </w:rPr>
        <w:t>8</w:t>
      </w:r>
      <w:r w:rsidRPr="00813554">
        <w:rPr>
          <w:b/>
          <w:bCs/>
        </w:rPr>
        <w:t>.</w:t>
      </w:r>
      <w:r>
        <w:t xml:space="preserve"> </w:t>
      </w:r>
      <w:r w:rsidR="00235A33">
        <w:t>Fold e</w:t>
      </w:r>
      <w:r>
        <w:t>nrichment of TF</w:t>
      </w:r>
      <w:r w:rsidR="000F2D8E">
        <w:t>s</w:t>
      </w:r>
      <w:r>
        <w:t xml:space="preserve"> or histone</w:t>
      </w:r>
      <w:r w:rsidR="009959FF">
        <w:t xml:space="preserve"> modification</w:t>
      </w:r>
      <w:r>
        <w:t xml:space="preserve"> signals at TAD associated MERVL.</w:t>
      </w:r>
      <w:r w:rsidRPr="00360FCC">
        <w:t xml:space="preserve"> The red line (value = 1) shows </w:t>
      </w:r>
      <w:r w:rsidR="002F7D2D">
        <w:t xml:space="preserve">there is </w:t>
      </w:r>
      <w:r w:rsidRPr="00360FCC">
        <w:t>no fold enrichment.</w:t>
      </w:r>
    </w:p>
    <w:p w14:paraId="25070F96" w14:textId="77777777" w:rsidR="00FC7088" w:rsidRDefault="00FC7088">
      <w:pPr>
        <w:widowControl/>
        <w:jc w:val="left"/>
      </w:pPr>
      <w:r>
        <w:br w:type="page"/>
      </w:r>
    </w:p>
    <w:p w14:paraId="775C92BF" w14:textId="1F1E8848" w:rsidR="002B5787" w:rsidRDefault="00FC7088" w:rsidP="00FC7088">
      <w:pPr>
        <w:pStyle w:val="Heading1"/>
        <w:jc w:val="center"/>
        <w:rPr>
          <w:sz w:val="32"/>
          <w:szCs w:val="40"/>
        </w:rPr>
      </w:pPr>
      <w:r w:rsidRPr="00FC7088">
        <w:rPr>
          <w:sz w:val="32"/>
          <w:szCs w:val="40"/>
        </w:rPr>
        <w:lastRenderedPageBreak/>
        <w:t>Tables Legends</w:t>
      </w:r>
    </w:p>
    <w:p w14:paraId="715EFA03" w14:textId="327F0A6D" w:rsidR="00FC7088" w:rsidRDefault="0005220D" w:rsidP="00FC7088">
      <w:r w:rsidRPr="00FD291E">
        <w:rPr>
          <w:b/>
          <w:bCs/>
        </w:rPr>
        <w:t>Table 1.</w:t>
      </w:r>
      <w:r>
        <w:t xml:space="preserve"> The data statistics of Hi-C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906"/>
        <w:gridCol w:w="1907"/>
        <w:gridCol w:w="1907"/>
      </w:tblGrid>
      <w:tr w:rsidR="00751ABC" w14:paraId="4141D9AC" w14:textId="77777777" w:rsidTr="00281C81">
        <w:tc>
          <w:tcPr>
            <w:tcW w:w="2802" w:type="dxa"/>
            <w:tcBorders>
              <w:top w:val="single" w:sz="4" w:space="0" w:color="auto"/>
              <w:bottom w:val="single" w:sz="4" w:space="0" w:color="auto"/>
            </w:tcBorders>
          </w:tcPr>
          <w:p w14:paraId="3FC7CDE2" w14:textId="5B74A20E" w:rsidR="00751ABC" w:rsidRDefault="00751ABC" w:rsidP="0073160C">
            <w:pPr>
              <w:jc w:val="center"/>
            </w:pPr>
            <w:r>
              <w:t>Title</w:t>
            </w:r>
          </w:p>
        </w:tc>
        <w:tc>
          <w:tcPr>
            <w:tcW w:w="1906" w:type="dxa"/>
            <w:tcBorders>
              <w:top w:val="single" w:sz="4" w:space="0" w:color="auto"/>
              <w:bottom w:val="single" w:sz="4" w:space="0" w:color="auto"/>
            </w:tcBorders>
          </w:tcPr>
          <w:p w14:paraId="6F32282C" w14:textId="062CB655" w:rsidR="00751ABC" w:rsidRDefault="00751ABC" w:rsidP="0073160C">
            <w:pPr>
              <w:jc w:val="center"/>
            </w:pPr>
            <w:r>
              <w:t>Day 0</w:t>
            </w:r>
          </w:p>
        </w:tc>
        <w:tc>
          <w:tcPr>
            <w:tcW w:w="1907" w:type="dxa"/>
            <w:tcBorders>
              <w:top w:val="single" w:sz="4" w:space="0" w:color="auto"/>
              <w:bottom w:val="single" w:sz="4" w:space="0" w:color="auto"/>
            </w:tcBorders>
          </w:tcPr>
          <w:p w14:paraId="723C19D1" w14:textId="3266E7E8" w:rsidR="00751ABC" w:rsidRDefault="00751ABC" w:rsidP="0073160C">
            <w:pPr>
              <w:jc w:val="center"/>
            </w:pPr>
            <w:r>
              <w:t>Day 1.5</w:t>
            </w:r>
          </w:p>
        </w:tc>
        <w:tc>
          <w:tcPr>
            <w:tcW w:w="1907" w:type="dxa"/>
            <w:tcBorders>
              <w:top w:val="single" w:sz="4" w:space="0" w:color="auto"/>
              <w:bottom w:val="single" w:sz="4" w:space="0" w:color="auto"/>
            </w:tcBorders>
          </w:tcPr>
          <w:p w14:paraId="06B74E41" w14:textId="4961B401" w:rsidR="00751ABC" w:rsidRDefault="00751ABC" w:rsidP="0073160C">
            <w:pPr>
              <w:jc w:val="center"/>
            </w:pPr>
            <w:r>
              <w:t>Day 2.5</w:t>
            </w:r>
          </w:p>
        </w:tc>
      </w:tr>
      <w:tr w:rsidR="00751ABC" w14:paraId="6128FA18" w14:textId="77777777" w:rsidTr="00281C81">
        <w:tc>
          <w:tcPr>
            <w:tcW w:w="2802" w:type="dxa"/>
            <w:tcBorders>
              <w:top w:val="single" w:sz="4" w:space="0" w:color="auto"/>
            </w:tcBorders>
          </w:tcPr>
          <w:p w14:paraId="16486EF5" w14:textId="4E96A477" w:rsidR="00751ABC" w:rsidRDefault="00751ABC" w:rsidP="0073160C">
            <w:pPr>
              <w:jc w:val="center"/>
            </w:pPr>
            <w:r>
              <w:t>Accession No.</w:t>
            </w:r>
          </w:p>
        </w:tc>
        <w:tc>
          <w:tcPr>
            <w:tcW w:w="1906" w:type="dxa"/>
            <w:tcBorders>
              <w:top w:val="single" w:sz="4" w:space="0" w:color="auto"/>
            </w:tcBorders>
          </w:tcPr>
          <w:p w14:paraId="73D56DD0" w14:textId="75F2B30E" w:rsidR="00751ABC" w:rsidRPr="00751ABC" w:rsidRDefault="00751ABC" w:rsidP="0073160C">
            <w:pPr>
              <w:jc w:val="center"/>
            </w:pPr>
            <w:r w:rsidRPr="00751ABC">
              <w:t>GSM2099879</w:t>
            </w:r>
          </w:p>
        </w:tc>
        <w:tc>
          <w:tcPr>
            <w:tcW w:w="1907" w:type="dxa"/>
            <w:tcBorders>
              <w:top w:val="single" w:sz="4" w:space="0" w:color="auto"/>
            </w:tcBorders>
          </w:tcPr>
          <w:p w14:paraId="5DE2C955" w14:textId="06FCEC71" w:rsidR="00751ABC" w:rsidRPr="00751ABC" w:rsidRDefault="00751ABC" w:rsidP="0073160C">
            <w:pPr>
              <w:jc w:val="center"/>
            </w:pPr>
            <w:r w:rsidRPr="00751ABC">
              <w:t>GSM2099880</w:t>
            </w:r>
          </w:p>
        </w:tc>
        <w:tc>
          <w:tcPr>
            <w:tcW w:w="1907" w:type="dxa"/>
            <w:tcBorders>
              <w:top w:val="single" w:sz="4" w:space="0" w:color="auto"/>
            </w:tcBorders>
          </w:tcPr>
          <w:p w14:paraId="6052BCFC" w14:textId="172FB61D" w:rsidR="00751ABC" w:rsidRPr="00751ABC" w:rsidRDefault="00751ABC" w:rsidP="0073160C">
            <w:pPr>
              <w:jc w:val="center"/>
            </w:pPr>
            <w:r w:rsidRPr="00751ABC">
              <w:t>GSM2099881</w:t>
            </w:r>
          </w:p>
        </w:tc>
      </w:tr>
      <w:tr w:rsidR="00751ABC" w14:paraId="3101E1AA" w14:textId="77777777" w:rsidTr="00281C81">
        <w:tc>
          <w:tcPr>
            <w:tcW w:w="2802" w:type="dxa"/>
          </w:tcPr>
          <w:p w14:paraId="7C0F4FCB" w14:textId="01D9D711" w:rsidR="00751ABC" w:rsidRDefault="00E97D99" w:rsidP="0073160C">
            <w:pPr>
              <w:jc w:val="center"/>
            </w:pPr>
            <w:r>
              <w:t>#</w:t>
            </w:r>
            <w:r w:rsidRPr="00E97D99">
              <w:t>Sequenced read pairs</w:t>
            </w:r>
          </w:p>
        </w:tc>
        <w:tc>
          <w:tcPr>
            <w:tcW w:w="1906" w:type="dxa"/>
          </w:tcPr>
          <w:p w14:paraId="72752038" w14:textId="25FC9EFF" w:rsidR="00751ABC" w:rsidRDefault="00E97D99" w:rsidP="0073160C">
            <w:pPr>
              <w:jc w:val="center"/>
            </w:pPr>
            <w:r w:rsidRPr="00E97D99">
              <w:t>1,222,812,288</w:t>
            </w:r>
            <w:r>
              <w:t xml:space="preserve"> </w:t>
            </w:r>
            <w:r w:rsidRPr="00E97D99">
              <w:t>reads</w:t>
            </w:r>
          </w:p>
        </w:tc>
        <w:tc>
          <w:tcPr>
            <w:tcW w:w="1907" w:type="dxa"/>
          </w:tcPr>
          <w:p w14:paraId="1261FFC1" w14:textId="1878B46F" w:rsidR="00751ABC" w:rsidRDefault="00E97D99" w:rsidP="0073160C">
            <w:pPr>
              <w:jc w:val="center"/>
            </w:pPr>
            <w:r w:rsidRPr="00E97D99">
              <w:t>1,023,511,964</w:t>
            </w:r>
            <w:r>
              <w:t xml:space="preserve"> reads</w:t>
            </w:r>
          </w:p>
        </w:tc>
        <w:tc>
          <w:tcPr>
            <w:tcW w:w="1907" w:type="dxa"/>
          </w:tcPr>
          <w:p w14:paraId="549D48E2" w14:textId="558E8D50" w:rsidR="00751ABC" w:rsidRDefault="00E97D99" w:rsidP="0073160C">
            <w:pPr>
              <w:jc w:val="center"/>
            </w:pPr>
            <w:r w:rsidRPr="00E97D99">
              <w:t>992,421,144</w:t>
            </w:r>
            <w:r>
              <w:t xml:space="preserve"> reads</w:t>
            </w:r>
          </w:p>
        </w:tc>
      </w:tr>
      <w:tr w:rsidR="00751ABC" w14:paraId="048B461F" w14:textId="77777777" w:rsidTr="00281C81">
        <w:tc>
          <w:tcPr>
            <w:tcW w:w="2802" w:type="dxa"/>
          </w:tcPr>
          <w:p w14:paraId="303B0F40" w14:textId="1D1C56C2" w:rsidR="00751ABC" w:rsidRDefault="00E97D99" w:rsidP="0073160C">
            <w:pPr>
              <w:jc w:val="center"/>
            </w:pPr>
            <w:r>
              <w:t>#</w:t>
            </w:r>
            <w:r w:rsidRPr="00E97D99">
              <w:t xml:space="preserve">Alignable read pairs=normal </w:t>
            </w:r>
            <w:proofErr w:type="spellStart"/>
            <w:r w:rsidRPr="00E97D99">
              <w:t>paired+chimeric</w:t>
            </w:r>
            <w:proofErr w:type="spellEnd"/>
            <w:r w:rsidRPr="00E97D99">
              <w:t xml:space="preserve"> paired</w:t>
            </w:r>
          </w:p>
        </w:tc>
        <w:tc>
          <w:tcPr>
            <w:tcW w:w="1906" w:type="dxa"/>
          </w:tcPr>
          <w:p w14:paraId="64C4D194" w14:textId="4BFC6E51" w:rsidR="00751ABC" w:rsidRDefault="00E97D99" w:rsidP="0073160C">
            <w:pPr>
              <w:jc w:val="center"/>
            </w:pPr>
            <w:r w:rsidRPr="00E97D99">
              <w:t>1,108,254,009 (90.63%)</w:t>
            </w:r>
          </w:p>
        </w:tc>
        <w:tc>
          <w:tcPr>
            <w:tcW w:w="1907" w:type="dxa"/>
          </w:tcPr>
          <w:p w14:paraId="6DA917F8" w14:textId="0FEA45CF" w:rsidR="00751ABC" w:rsidRDefault="00E97D99" w:rsidP="0073160C">
            <w:pPr>
              <w:jc w:val="center"/>
            </w:pPr>
            <w:r w:rsidRPr="00E97D99">
              <w:t>922,766,861 (90.16%)</w:t>
            </w:r>
          </w:p>
        </w:tc>
        <w:tc>
          <w:tcPr>
            <w:tcW w:w="1907" w:type="dxa"/>
          </w:tcPr>
          <w:p w14:paraId="0B0972F1" w14:textId="5A3FD595" w:rsidR="00751ABC" w:rsidRDefault="00E97D99" w:rsidP="0073160C">
            <w:pPr>
              <w:jc w:val="center"/>
            </w:pPr>
            <w:r w:rsidRPr="00E97D99">
              <w:t>853,509,483 (86.00%)</w:t>
            </w:r>
          </w:p>
        </w:tc>
      </w:tr>
      <w:tr w:rsidR="00751ABC" w14:paraId="00C1D688" w14:textId="77777777" w:rsidTr="00281C81">
        <w:tc>
          <w:tcPr>
            <w:tcW w:w="2802" w:type="dxa"/>
          </w:tcPr>
          <w:p w14:paraId="6E0DBA12" w14:textId="63391111" w:rsidR="00751ABC" w:rsidRDefault="00E97D99" w:rsidP="0073160C">
            <w:pPr>
              <w:jc w:val="center"/>
            </w:pPr>
            <w:r>
              <w:t>#</w:t>
            </w:r>
            <w:r w:rsidRPr="00E97D99">
              <w:t>Unique Reads</w:t>
            </w:r>
          </w:p>
        </w:tc>
        <w:tc>
          <w:tcPr>
            <w:tcW w:w="1906" w:type="dxa"/>
          </w:tcPr>
          <w:p w14:paraId="1FA84831" w14:textId="320BE540" w:rsidR="00751ABC" w:rsidRDefault="00E97D99" w:rsidP="0073160C">
            <w:pPr>
              <w:jc w:val="center"/>
            </w:pPr>
            <w:r w:rsidRPr="00E97D99">
              <w:t>1,049,533,117 (85.83%)</w:t>
            </w:r>
          </w:p>
        </w:tc>
        <w:tc>
          <w:tcPr>
            <w:tcW w:w="1907" w:type="dxa"/>
          </w:tcPr>
          <w:p w14:paraId="15E638D3" w14:textId="62D32579" w:rsidR="00751ABC" w:rsidRDefault="00E97D99" w:rsidP="0073160C">
            <w:pPr>
              <w:jc w:val="center"/>
            </w:pPr>
            <w:r w:rsidRPr="00E97D99">
              <w:t>808,172,486 (78.96%)</w:t>
            </w:r>
          </w:p>
        </w:tc>
        <w:tc>
          <w:tcPr>
            <w:tcW w:w="1907" w:type="dxa"/>
          </w:tcPr>
          <w:p w14:paraId="3C1EB2E5" w14:textId="2AD2BC27" w:rsidR="00751ABC" w:rsidRDefault="00E97D99" w:rsidP="0073160C">
            <w:pPr>
              <w:jc w:val="center"/>
            </w:pPr>
            <w:r w:rsidRPr="00E97D99">
              <w:t>790,866,804 (79.69%)</w:t>
            </w:r>
          </w:p>
        </w:tc>
      </w:tr>
      <w:tr w:rsidR="00751ABC" w14:paraId="03E455FA" w14:textId="77777777" w:rsidTr="00281C81">
        <w:tc>
          <w:tcPr>
            <w:tcW w:w="2802" w:type="dxa"/>
          </w:tcPr>
          <w:p w14:paraId="274FE2FE" w14:textId="1F5099B0" w:rsidR="00751ABC" w:rsidRDefault="00E97D99" w:rsidP="0073160C">
            <w:pPr>
              <w:jc w:val="center"/>
            </w:pPr>
            <w:r>
              <w:t>#</w:t>
            </w:r>
            <w:r w:rsidRPr="00E97D99">
              <w:t>PCR Duplicates</w:t>
            </w:r>
          </w:p>
        </w:tc>
        <w:tc>
          <w:tcPr>
            <w:tcW w:w="1906" w:type="dxa"/>
          </w:tcPr>
          <w:p w14:paraId="3EC3FDF8" w14:textId="7E297458" w:rsidR="00751ABC" w:rsidRDefault="00E97D99" w:rsidP="0073160C">
            <w:pPr>
              <w:jc w:val="center"/>
            </w:pPr>
            <w:r w:rsidRPr="00E97D99">
              <w:t>58,720,892 (4.80%)</w:t>
            </w:r>
          </w:p>
        </w:tc>
        <w:tc>
          <w:tcPr>
            <w:tcW w:w="1907" w:type="dxa"/>
          </w:tcPr>
          <w:p w14:paraId="7FF2F44F" w14:textId="24F2C9C0" w:rsidR="00751ABC" w:rsidRDefault="00E97D99" w:rsidP="0073160C">
            <w:pPr>
              <w:jc w:val="center"/>
            </w:pPr>
            <w:r w:rsidRPr="00E97D99">
              <w:t>114,594,375 (11.20%)</w:t>
            </w:r>
          </w:p>
        </w:tc>
        <w:tc>
          <w:tcPr>
            <w:tcW w:w="1907" w:type="dxa"/>
          </w:tcPr>
          <w:p w14:paraId="269381B9" w14:textId="1E1DD158" w:rsidR="00751ABC" w:rsidRDefault="00E97D99" w:rsidP="0073160C">
            <w:pPr>
              <w:jc w:val="center"/>
            </w:pPr>
            <w:r w:rsidRPr="00E97D99">
              <w:t>62,642,679 (6.31%)</w:t>
            </w:r>
          </w:p>
        </w:tc>
      </w:tr>
      <w:tr w:rsidR="00751ABC" w14:paraId="03458CAD" w14:textId="77777777" w:rsidTr="00281C81">
        <w:tc>
          <w:tcPr>
            <w:tcW w:w="2802" w:type="dxa"/>
          </w:tcPr>
          <w:p w14:paraId="69C2FB09" w14:textId="7224A69D" w:rsidR="00751ABC" w:rsidRDefault="00E97D99" w:rsidP="0073160C">
            <w:pPr>
              <w:jc w:val="center"/>
            </w:pPr>
            <w:r>
              <w:t>#</w:t>
            </w:r>
            <w:r w:rsidRPr="00E97D99">
              <w:t>Hi-C Contacts</w:t>
            </w:r>
          </w:p>
        </w:tc>
        <w:tc>
          <w:tcPr>
            <w:tcW w:w="1906" w:type="dxa"/>
          </w:tcPr>
          <w:p w14:paraId="78257058" w14:textId="653075CF" w:rsidR="00751ABC" w:rsidRDefault="00E97D99" w:rsidP="0073160C">
            <w:pPr>
              <w:jc w:val="center"/>
            </w:pPr>
            <w:r w:rsidRPr="00E97D99">
              <w:t>676,477,268 (MAPQ&gt;30)</w:t>
            </w:r>
          </w:p>
        </w:tc>
        <w:tc>
          <w:tcPr>
            <w:tcW w:w="1907" w:type="dxa"/>
          </w:tcPr>
          <w:p w14:paraId="4F53C545" w14:textId="666C47FA" w:rsidR="00751ABC" w:rsidRDefault="00E97D99" w:rsidP="0073160C">
            <w:pPr>
              <w:jc w:val="center"/>
            </w:pPr>
            <w:r w:rsidRPr="00E97D99">
              <w:t>489,333,509 (MAPQ&gt;30)</w:t>
            </w:r>
          </w:p>
        </w:tc>
        <w:tc>
          <w:tcPr>
            <w:tcW w:w="1907" w:type="dxa"/>
          </w:tcPr>
          <w:p w14:paraId="5BC3D815" w14:textId="58C1482F" w:rsidR="00751ABC" w:rsidRDefault="00E97D99" w:rsidP="0073160C">
            <w:pPr>
              <w:jc w:val="center"/>
            </w:pPr>
            <w:r w:rsidRPr="00E97D99">
              <w:t>497,068,272 (MAPQ&gt;30)</w:t>
            </w:r>
          </w:p>
        </w:tc>
      </w:tr>
      <w:tr w:rsidR="00F57AF2" w14:paraId="6EAA4455" w14:textId="77777777" w:rsidTr="00281C81">
        <w:tc>
          <w:tcPr>
            <w:tcW w:w="2802" w:type="dxa"/>
            <w:tcBorders>
              <w:bottom w:val="single" w:sz="4" w:space="0" w:color="auto"/>
            </w:tcBorders>
          </w:tcPr>
          <w:p w14:paraId="623DF843" w14:textId="0FF7CB8C" w:rsidR="00F57AF2" w:rsidRDefault="00F57AF2" w:rsidP="0073160C">
            <w:pPr>
              <w:jc w:val="center"/>
            </w:pPr>
            <w:r>
              <w:t>#TADs</w:t>
            </w:r>
            <w:r w:rsidR="007F3F0F">
              <w:t xml:space="preserve"> (resolution: 10 kb)</w:t>
            </w:r>
          </w:p>
        </w:tc>
        <w:tc>
          <w:tcPr>
            <w:tcW w:w="1906" w:type="dxa"/>
            <w:tcBorders>
              <w:bottom w:val="single" w:sz="4" w:space="0" w:color="auto"/>
            </w:tcBorders>
          </w:tcPr>
          <w:p w14:paraId="7E6A1833" w14:textId="25ACE488" w:rsidR="00F57AF2" w:rsidRPr="00E97D99" w:rsidRDefault="00F57AF2" w:rsidP="0073160C">
            <w:pPr>
              <w:jc w:val="center"/>
            </w:pPr>
            <w:r>
              <w:t>5,4</w:t>
            </w:r>
            <w:r w:rsidR="00660C2F">
              <w:t>3</w:t>
            </w:r>
            <w:r>
              <w:t>9</w:t>
            </w:r>
          </w:p>
        </w:tc>
        <w:tc>
          <w:tcPr>
            <w:tcW w:w="1907" w:type="dxa"/>
            <w:tcBorders>
              <w:bottom w:val="single" w:sz="4" w:space="0" w:color="auto"/>
            </w:tcBorders>
          </w:tcPr>
          <w:p w14:paraId="472F5204" w14:textId="0579A5FE" w:rsidR="00F57AF2" w:rsidRPr="00E97D99" w:rsidRDefault="00F57AF2" w:rsidP="0073160C">
            <w:pPr>
              <w:jc w:val="center"/>
            </w:pPr>
            <w:r>
              <w:t>5,065</w:t>
            </w:r>
          </w:p>
        </w:tc>
        <w:tc>
          <w:tcPr>
            <w:tcW w:w="1907" w:type="dxa"/>
            <w:tcBorders>
              <w:bottom w:val="single" w:sz="4" w:space="0" w:color="auto"/>
            </w:tcBorders>
          </w:tcPr>
          <w:p w14:paraId="7D6A3618" w14:textId="168FA166" w:rsidR="00F57AF2" w:rsidRPr="00E97D99" w:rsidRDefault="00F57AF2" w:rsidP="0073160C">
            <w:pPr>
              <w:jc w:val="center"/>
            </w:pPr>
            <w:r>
              <w:t>5,156</w:t>
            </w:r>
          </w:p>
        </w:tc>
      </w:tr>
    </w:tbl>
    <w:p w14:paraId="32BFE977" w14:textId="1660E8EE" w:rsidR="00C76716" w:rsidRDefault="00C76716" w:rsidP="00212A0F"/>
    <w:p w14:paraId="1ED4B826" w14:textId="77777777" w:rsidR="00C76716" w:rsidRDefault="00C76716">
      <w:pPr>
        <w:widowControl/>
        <w:jc w:val="left"/>
      </w:pPr>
      <w:r>
        <w:br w:type="page"/>
      </w:r>
    </w:p>
    <w:p w14:paraId="61A93A6E" w14:textId="77777777" w:rsidR="00C76716" w:rsidRPr="009A5C57" w:rsidRDefault="00C76716" w:rsidP="00C76716">
      <w:pPr>
        <w:pStyle w:val="Heading1"/>
        <w:jc w:val="center"/>
        <w:rPr>
          <w:sz w:val="32"/>
          <w:szCs w:val="40"/>
        </w:rPr>
      </w:pPr>
      <w:r w:rsidRPr="00DE3D7C">
        <w:rPr>
          <w:sz w:val="32"/>
          <w:szCs w:val="40"/>
        </w:rPr>
        <w:lastRenderedPageBreak/>
        <w:t>References</w:t>
      </w:r>
    </w:p>
    <w:p w14:paraId="6A47C493" w14:textId="77777777" w:rsidR="00930822" w:rsidRPr="00930822" w:rsidRDefault="00171B22" w:rsidP="00930822">
      <w:pPr>
        <w:pStyle w:val="EndNoteBibliography"/>
        <w:spacing w:after="0"/>
        <w:ind w:left="720" w:hanging="720"/>
      </w:pPr>
      <w:r>
        <w:fldChar w:fldCharType="begin"/>
      </w:r>
      <w:r>
        <w:instrText xml:space="preserve"> ADDIN EN.REFLIST </w:instrText>
      </w:r>
      <w:r>
        <w:fldChar w:fldCharType="separate"/>
      </w:r>
      <w:r w:rsidR="00930822" w:rsidRPr="00930822">
        <w:t>1.</w:t>
      </w:r>
      <w:r w:rsidR="00930822" w:rsidRPr="00930822">
        <w:tab/>
        <w:t xml:space="preserve">Dixon, J.R., et al., </w:t>
      </w:r>
      <w:r w:rsidR="00930822" w:rsidRPr="00930822">
        <w:rPr>
          <w:i/>
        </w:rPr>
        <w:t>Topological domains in mammalian genomes identified by analysis of chromatin interactions.</w:t>
      </w:r>
      <w:r w:rsidR="00930822" w:rsidRPr="00930822">
        <w:t xml:space="preserve"> Nature, 2012. </w:t>
      </w:r>
      <w:r w:rsidR="00930822" w:rsidRPr="00930822">
        <w:rPr>
          <w:b/>
        </w:rPr>
        <w:t>485</w:t>
      </w:r>
      <w:r w:rsidR="00930822" w:rsidRPr="00930822">
        <w:t>(7398): p. 376-380.</w:t>
      </w:r>
    </w:p>
    <w:p w14:paraId="7D66D69E" w14:textId="77777777" w:rsidR="00930822" w:rsidRPr="00930822" w:rsidRDefault="00930822" w:rsidP="00930822">
      <w:pPr>
        <w:pStyle w:val="EndNoteBibliography"/>
        <w:spacing w:after="0"/>
        <w:ind w:left="720" w:hanging="720"/>
      </w:pPr>
      <w:r w:rsidRPr="00930822">
        <w:t>2.</w:t>
      </w:r>
      <w:r w:rsidRPr="00930822">
        <w:tab/>
        <w:t xml:space="preserve">Eckersley-Maslin, M.A., C. Alda-Catalinas, and W. Reik, </w:t>
      </w:r>
      <w:r w:rsidRPr="00930822">
        <w:rPr>
          <w:i/>
        </w:rPr>
        <w:t>Dynamics of the epigenetic landscape during the maternal-to-zygotic transition.</w:t>
      </w:r>
      <w:r w:rsidRPr="00930822">
        <w:t xml:space="preserve"> Nature Reviews Molecular Cell Biology, 2018. </w:t>
      </w:r>
      <w:r w:rsidRPr="00930822">
        <w:rPr>
          <w:b/>
        </w:rPr>
        <w:t>19</w:t>
      </w:r>
      <w:r w:rsidRPr="00930822">
        <w:t>(7): p. 436-450.</w:t>
      </w:r>
    </w:p>
    <w:p w14:paraId="55F90422" w14:textId="77777777" w:rsidR="00930822" w:rsidRPr="00930822" w:rsidRDefault="00930822" w:rsidP="00930822">
      <w:pPr>
        <w:pStyle w:val="EndNoteBibliography"/>
        <w:spacing w:after="0"/>
        <w:ind w:left="720" w:hanging="720"/>
      </w:pPr>
      <w:r w:rsidRPr="00930822">
        <w:t>3.</w:t>
      </w:r>
      <w:r w:rsidRPr="00930822">
        <w:tab/>
        <w:t xml:space="preserve">Xu, Q. and W. Xie, </w:t>
      </w:r>
      <w:r w:rsidRPr="00930822">
        <w:rPr>
          <w:i/>
        </w:rPr>
        <w:t>Epigenome in early mammalian development: inheritance, reprogramming and establishment.</w:t>
      </w:r>
      <w:r w:rsidRPr="00930822">
        <w:t xml:space="preserve"> Trends in cell biology, 2018. </w:t>
      </w:r>
      <w:r w:rsidRPr="00930822">
        <w:rPr>
          <w:b/>
        </w:rPr>
        <w:t>28</w:t>
      </w:r>
      <w:r w:rsidRPr="00930822">
        <w:t>(3): p. 237-253.</w:t>
      </w:r>
    </w:p>
    <w:p w14:paraId="71251EA4" w14:textId="77777777" w:rsidR="00930822" w:rsidRPr="00930822" w:rsidRDefault="00930822" w:rsidP="00930822">
      <w:pPr>
        <w:pStyle w:val="EndNoteBibliography"/>
        <w:spacing w:after="0"/>
        <w:ind w:left="720" w:hanging="720"/>
      </w:pPr>
      <w:r w:rsidRPr="00930822">
        <w:t>4.</w:t>
      </w:r>
      <w:r w:rsidRPr="00930822">
        <w:tab/>
        <w:t xml:space="preserve">Zhang, Y., et al., </w:t>
      </w:r>
      <w:r w:rsidRPr="00930822">
        <w:rPr>
          <w:i/>
        </w:rPr>
        <w:t>Transcriptionally active HERV-H retrotransposons demarcate topologically associating domains in human pluripotent stem cells.</w:t>
      </w:r>
      <w:r w:rsidRPr="00930822">
        <w:t xml:space="preserve"> Nature genetics, 2019. </w:t>
      </w:r>
      <w:r w:rsidRPr="00930822">
        <w:rPr>
          <w:b/>
        </w:rPr>
        <w:t>51</w:t>
      </w:r>
      <w:r w:rsidRPr="00930822">
        <w:t>(9): p. 1380-1388.</w:t>
      </w:r>
    </w:p>
    <w:p w14:paraId="1029DA6C" w14:textId="77777777" w:rsidR="00930822" w:rsidRPr="00930822" w:rsidRDefault="00930822" w:rsidP="00930822">
      <w:pPr>
        <w:pStyle w:val="EndNoteBibliography"/>
        <w:spacing w:after="0"/>
        <w:ind w:left="720" w:hanging="720"/>
      </w:pPr>
      <w:r w:rsidRPr="00930822">
        <w:t>5.</w:t>
      </w:r>
      <w:r w:rsidRPr="00930822">
        <w:tab/>
        <w:t xml:space="preserve">Bonev, B., et al., </w:t>
      </w:r>
      <w:r w:rsidRPr="00930822">
        <w:rPr>
          <w:i/>
        </w:rPr>
        <w:t>Multiscale 3D genome rewiring during mouse neural development.</w:t>
      </w:r>
      <w:r w:rsidRPr="00930822">
        <w:t xml:space="preserve"> Cell, 2017. </w:t>
      </w:r>
      <w:r w:rsidRPr="00930822">
        <w:rPr>
          <w:b/>
        </w:rPr>
        <w:t>171</w:t>
      </w:r>
      <w:r w:rsidRPr="00930822">
        <w:t>(3): p. 557-572. e24.</w:t>
      </w:r>
    </w:p>
    <w:p w14:paraId="7D5640E3" w14:textId="77777777" w:rsidR="00930822" w:rsidRPr="00930822" w:rsidRDefault="00930822" w:rsidP="00930822">
      <w:pPr>
        <w:pStyle w:val="EndNoteBibliography"/>
        <w:spacing w:after="0"/>
        <w:ind w:left="720" w:hanging="720"/>
      </w:pPr>
      <w:r w:rsidRPr="00930822">
        <w:t>6.</w:t>
      </w:r>
      <w:r w:rsidRPr="00930822">
        <w:tab/>
        <w:t xml:space="preserve">Perincheri, S., et al., </w:t>
      </w:r>
      <w:r w:rsidRPr="00930822">
        <w:rPr>
          <w:i/>
        </w:rPr>
        <w:t>Characterization of the ETnII-alpha endogenous retroviral element in the BALB/cJ Zhx2 ( Afr1 ) allele.</w:t>
      </w:r>
      <w:r w:rsidRPr="00930822">
        <w:t xml:space="preserve"> Mamm Genome, 2008. </w:t>
      </w:r>
      <w:r w:rsidRPr="00930822">
        <w:rPr>
          <w:b/>
        </w:rPr>
        <w:t>19</w:t>
      </w:r>
      <w:r w:rsidRPr="00930822">
        <w:t>(1): p. 26-31.</w:t>
      </w:r>
    </w:p>
    <w:p w14:paraId="65694DFA" w14:textId="77777777" w:rsidR="00930822" w:rsidRPr="00930822" w:rsidRDefault="00930822" w:rsidP="00930822">
      <w:pPr>
        <w:pStyle w:val="EndNoteBibliography"/>
        <w:spacing w:after="0"/>
        <w:ind w:left="720" w:hanging="720"/>
      </w:pPr>
      <w:r w:rsidRPr="00930822">
        <w:t>7.</w:t>
      </w:r>
      <w:r w:rsidRPr="00930822">
        <w:tab/>
        <w:t xml:space="preserve">Ge, S.X., </w:t>
      </w:r>
      <w:r w:rsidRPr="00930822">
        <w:rPr>
          <w:i/>
        </w:rPr>
        <w:t>Exploratory bioinformatics investigation reveals importance of "junk" DNA in early embryo development.</w:t>
      </w:r>
      <w:r w:rsidRPr="00930822">
        <w:t xml:space="preserve"> BMC Genomics, 2017. </w:t>
      </w:r>
      <w:r w:rsidRPr="00930822">
        <w:rPr>
          <w:b/>
        </w:rPr>
        <w:t>18</w:t>
      </w:r>
      <w:r w:rsidRPr="00930822">
        <w:t>(1): p. 200.</w:t>
      </w:r>
    </w:p>
    <w:p w14:paraId="4930B1EA" w14:textId="77777777" w:rsidR="00930822" w:rsidRPr="00930822" w:rsidRDefault="00930822" w:rsidP="00930822">
      <w:pPr>
        <w:pStyle w:val="EndNoteBibliography"/>
        <w:spacing w:after="0"/>
        <w:ind w:left="720" w:hanging="720"/>
      </w:pPr>
      <w:r w:rsidRPr="00930822">
        <w:t>8.</w:t>
      </w:r>
      <w:r w:rsidRPr="00930822">
        <w:tab/>
        <w:t xml:space="preserve">Llères, D., et al., </w:t>
      </w:r>
      <w:r w:rsidRPr="00930822">
        <w:rPr>
          <w:i/>
        </w:rPr>
        <w:t>CTCF modulates allele-specific sub-TAD organization and imprinted gene activity at the mouse Dlk1-Dio3 and Igf2-H19 domains.</w:t>
      </w:r>
      <w:r w:rsidRPr="00930822">
        <w:t xml:space="preserve"> Genome biology, 2019. </w:t>
      </w:r>
      <w:r w:rsidRPr="00930822">
        <w:rPr>
          <w:b/>
        </w:rPr>
        <w:t>20</w:t>
      </w:r>
      <w:r w:rsidRPr="00930822">
        <w:t>(1): p. 1-17.</w:t>
      </w:r>
    </w:p>
    <w:p w14:paraId="0F50A77E" w14:textId="77777777" w:rsidR="00930822" w:rsidRPr="00930822" w:rsidRDefault="00930822" w:rsidP="00930822">
      <w:pPr>
        <w:pStyle w:val="EndNoteBibliography"/>
        <w:spacing w:after="0"/>
        <w:ind w:left="720" w:hanging="720"/>
      </w:pPr>
      <w:r w:rsidRPr="00930822">
        <w:t>9.</w:t>
      </w:r>
      <w:r w:rsidRPr="00930822">
        <w:tab/>
        <w:t xml:space="preserve">Matthews, B.J. and D.J. Waxman, </w:t>
      </w:r>
      <w:r w:rsidRPr="00930822">
        <w:rPr>
          <w:i/>
        </w:rPr>
        <w:t>Computational prediction of CTCF/cohesin-based intra-TAD loops that insulate chromatin contacts and gene expression in mouse liver.</w:t>
      </w:r>
      <w:r w:rsidRPr="00930822">
        <w:t xml:space="preserve"> Elife, 2018. </w:t>
      </w:r>
      <w:r w:rsidRPr="00930822">
        <w:rPr>
          <w:b/>
        </w:rPr>
        <w:t>7</w:t>
      </w:r>
      <w:r w:rsidRPr="00930822">
        <w:t>: p. e34077.</w:t>
      </w:r>
    </w:p>
    <w:p w14:paraId="24D13121" w14:textId="77777777" w:rsidR="00930822" w:rsidRPr="00930822" w:rsidRDefault="00930822" w:rsidP="00930822">
      <w:pPr>
        <w:pStyle w:val="EndNoteBibliography"/>
        <w:spacing w:after="0"/>
        <w:ind w:left="720" w:hanging="720"/>
      </w:pPr>
      <w:r w:rsidRPr="00930822">
        <w:t>10.</w:t>
      </w:r>
      <w:r w:rsidRPr="00930822">
        <w:tab/>
        <w:t xml:space="preserve">Barutcu, A.R., et al., </w:t>
      </w:r>
      <w:r w:rsidRPr="00930822">
        <w:rPr>
          <w:i/>
        </w:rPr>
        <w:t>A TAD boundary is preserved upon deletion of the CTCF-rich Firre locus.</w:t>
      </w:r>
      <w:r w:rsidRPr="00930822">
        <w:t xml:space="preserve"> Nature communications, 2018. </w:t>
      </w:r>
      <w:r w:rsidRPr="00930822">
        <w:rPr>
          <w:b/>
        </w:rPr>
        <w:t>9</w:t>
      </w:r>
      <w:r w:rsidRPr="00930822">
        <w:t>(1): p. 1-11.</w:t>
      </w:r>
    </w:p>
    <w:p w14:paraId="5965E447" w14:textId="77777777" w:rsidR="00930822" w:rsidRPr="00930822" w:rsidRDefault="00930822" w:rsidP="00930822">
      <w:pPr>
        <w:pStyle w:val="EndNoteBibliography"/>
        <w:spacing w:after="0"/>
        <w:ind w:left="720" w:hanging="720"/>
      </w:pPr>
      <w:r w:rsidRPr="00930822">
        <w:t>11.</w:t>
      </w:r>
      <w:r w:rsidRPr="00930822">
        <w:tab/>
        <w:t xml:space="preserve">Ishiuchi, T., et al., </w:t>
      </w:r>
      <w:r w:rsidRPr="00930822">
        <w:rPr>
          <w:i/>
        </w:rPr>
        <w:t>Early embryonic-like cells are induced by downregulating replication-dependent chromatin assembly.</w:t>
      </w:r>
      <w:r w:rsidRPr="00930822">
        <w:t xml:space="preserve"> Nature structural &amp; molecular biology, 2015. </w:t>
      </w:r>
      <w:r w:rsidRPr="00930822">
        <w:rPr>
          <w:b/>
        </w:rPr>
        <w:t>22</w:t>
      </w:r>
      <w:r w:rsidRPr="00930822">
        <w:t>(9): p. 662.</w:t>
      </w:r>
    </w:p>
    <w:p w14:paraId="7813688D" w14:textId="77777777" w:rsidR="00930822" w:rsidRPr="00930822" w:rsidRDefault="00930822" w:rsidP="00930822">
      <w:pPr>
        <w:pStyle w:val="EndNoteBibliography"/>
        <w:spacing w:after="0"/>
        <w:ind w:left="720" w:hanging="720"/>
      </w:pPr>
      <w:r w:rsidRPr="00930822">
        <w:t>12.</w:t>
      </w:r>
      <w:r w:rsidRPr="00930822">
        <w:tab/>
        <w:t xml:space="preserve">Kruse, K., et al., </w:t>
      </w:r>
      <w:r w:rsidRPr="00930822">
        <w:rPr>
          <w:i/>
        </w:rPr>
        <w:t>Transposable elements drive reorganisation of 3D chromatin during early embryogenesis.</w:t>
      </w:r>
      <w:r w:rsidRPr="00930822">
        <w:t xml:space="preserve"> bioRxiv, 2019: p. 523712.</w:t>
      </w:r>
    </w:p>
    <w:p w14:paraId="42D1747B" w14:textId="77777777" w:rsidR="00930822" w:rsidRPr="00930822" w:rsidRDefault="00930822" w:rsidP="00930822">
      <w:pPr>
        <w:pStyle w:val="EndNoteBibliography"/>
        <w:spacing w:after="0"/>
        <w:ind w:left="720" w:hanging="720"/>
      </w:pPr>
      <w:r w:rsidRPr="00930822">
        <w:t>13.</w:t>
      </w:r>
      <w:r w:rsidRPr="00930822">
        <w:tab/>
        <w:t xml:space="preserve">Li, F., Z. An, and Z. Zhang, </w:t>
      </w:r>
      <w:r w:rsidRPr="00930822">
        <w:rPr>
          <w:i/>
        </w:rPr>
        <w:t>The dynamic 3D genome in gametogenesis and early embryonic development.</w:t>
      </w:r>
      <w:r w:rsidRPr="00930822">
        <w:t xml:space="preserve"> Cells, 2019. </w:t>
      </w:r>
      <w:r w:rsidRPr="00930822">
        <w:rPr>
          <w:b/>
        </w:rPr>
        <w:t>8</w:t>
      </w:r>
      <w:r w:rsidRPr="00930822">
        <w:t>(8): p. 788.</w:t>
      </w:r>
    </w:p>
    <w:p w14:paraId="3F6F03FD" w14:textId="77777777" w:rsidR="00930822" w:rsidRPr="00930822" w:rsidRDefault="00930822" w:rsidP="00930822">
      <w:pPr>
        <w:pStyle w:val="EndNoteBibliography"/>
        <w:spacing w:after="0"/>
        <w:ind w:left="720" w:hanging="720"/>
      </w:pPr>
      <w:r w:rsidRPr="00930822">
        <w:t>14.</w:t>
      </w:r>
      <w:r w:rsidRPr="00930822">
        <w:tab/>
        <w:t xml:space="preserve">Sundaram, V. and J. Wysocka, </w:t>
      </w:r>
      <w:r w:rsidRPr="00930822">
        <w:rPr>
          <w:i/>
        </w:rPr>
        <w:t>Transposable elements as a potent source of diverse cis-regulatory sequences in mammalian genomes.</w:t>
      </w:r>
      <w:r w:rsidRPr="00930822">
        <w:t xml:space="preserve"> Philosophical Transactions of the Royal Society B, 2020. </w:t>
      </w:r>
      <w:r w:rsidRPr="00930822">
        <w:rPr>
          <w:b/>
        </w:rPr>
        <w:t>375</w:t>
      </w:r>
      <w:r w:rsidRPr="00930822">
        <w:t>(1795): p. 20190347.</w:t>
      </w:r>
    </w:p>
    <w:p w14:paraId="06CFDF35" w14:textId="77777777" w:rsidR="00930822" w:rsidRPr="00930822" w:rsidRDefault="00930822" w:rsidP="00930822">
      <w:pPr>
        <w:pStyle w:val="EndNoteBibliography"/>
        <w:spacing w:after="0"/>
        <w:ind w:left="720" w:hanging="720"/>
      </w:pPr>
      <w:r w:rsidRPr="00930822">
        <w:t>15.</w:t>
      </w:r>
      <w:r w:rsidRPr="00930822">
        <w:tab/>
        <w:t xml:space="preserve">Tan, J.Y., et al., </w:t>
      </w:r>
      <w:r w:rsidRPr="00930822">
        <w:rPr>
          <w:i/>
        </w:rPr>
        <w:t>Splicing of enhancer-associated lincRNAs contributes to enhancer activity.</w:t>
      </w:r>
      <w:r w:rsidRPr="00930822">
        <w:t xml:space="preserve"> Life science alliance, 2020. </w:t>
      </w:r>
      <w:r w:rsidRPr="00930822">
        <w:rPr>
          <w:b/>
        </w:rPr>
        <w:t>3</w:t>
      </w:r>
      <w:r w:rsidRPr="00930822">
        <w:t>(4).</w:t>
      </w:r>
    </w:p>
    <w:p w14:paraId="6F249BAC" w14:textId="77777777" w:rsidR="00930822" w:rsidRPr="00930822" w:rsidRDefault="00930822" w:rsidP="00930822">
      <w:pPr>
        <w:pStyle w:val="EndNoteBibliography"/>
        <w:spacing w:after="0"/>
        <w:ind w:left="720" w:hanging="720"/>
      </w:pPr>
      <w:r w:rsidRPr="00930822">
        <w:t>16.</w:t>
      </w:r>
      <w:r w:rsidRPr="00930822">
        <w:tab/>
        <w:t xml:space="preserve">Pope, B.D., et al., </w:t>
      </w:r>
      <w:r w:rsidRPr="00930822">
        <w:rPr>
          <w:i/>
        </w:rPr>
        <w:t>Topologically associating domains are stable units of replication-timing regulation.</w:t>
      </w:r>
      <w:r w:rsidRPr="00930822">
        <w:t xml:space="preserve"> Nature, 2014. </w:t>
      </w:r>
      <w:r w:rsidRPr="00930822">
        <w:rPr>
          <w:b/>
        </w:rPr>
        <w:t>515</w:t>
      </w:r>
      <w:r w:rsidRPr="00930822">
        <w:t>(7527): p. 402-405.</w:t>
      </w:r>
    </w:p>
    <w:p w14:paraId="254A1B3D" w14:textId="77777777" w:rsidR="00930822" w:rsidRPr="00930822" w:rsidRDefault="00930822" w:rsidP="00930822">
      <w:pPr>
        <w:pStyle w:val="EndNoteBibliography"/>
        <w:spacing w:after="0"/>
        <w:ind w:left="720" w:hanging="720"/>
      </w:pPr>
      <w:r w:rsidRPr="00930822">
        <w:t>17.</w:t>
      </w:r>
      <w:r w:rsidRPr="00930822">
        <w:tab/>
        <w:t xml:space="preserve">Ladstätter, S. and K. Tachibana, </w:t>
      </w:r>
      <w:r w:rsidRPr="00930822">
        <w:rPr>
          <w:i/>
        </w:rPr>
        <w:t>Genomic insights into chromatin reprogramming to totipotency in embryos.</w:t>
      </w:r>
      <w:r w:rsidRPr="00930822">
        <w:t xml:space="preserve"> Journal of Cell Biology, 2019. </w:t>
      </w:r>
      <w:r w:rsidRPr="00930822">
        <w:rPr>
          <w:b/>
        </w:rPr>
        <w:t>218</w:t>
      </w:r>
      <w:r w:rsidRPr="00930822">
        <w:t>(1): p. 70-82.</w:t>
      </w:r>
    </w:p>
    <w:p w14:paraId="1F96214C" w14:textId="77777777" w:rsidR="00930822" w:rsidRPr="00930822" w:rsidRDefault="00930822" w:rsidP="00930822">
      <w:pPr>
        <w:pStyle w:val="EndNoteBibliography"/>
        <w:spacing w:after="0"/>
        <w:ind w:left="720" w:hanging="720"/>
      </w:pPr>
      <w:r w:rsidRPr="00930822">
        <w:t>18.</w:t>
      </w:r>
      <w:r w:rsidRPr="00930822">
        <w:tab/>
        <w:t xml:space="preserve">Sima, J., et al., </w:t>
      </w:r>
      <w:r w:rsidRPr="00930822">
        <w:rPr>
          <w:i/>
        </w:rPr>
        <w:t>Identifying cis elements for spatiotemporal control of mammalian DNA replication.</w:t>
      </w:r>
      <w:r w:rsidRPr="00930822">
        <w:t xml:space="preserve"> Cell, 2019. </w:t>
      </w:r>
      <w:r w:rsidRPr="00930822">
        <w:rPr>
          <w:b/>
        </w:rPr>
        <w:t>176</w:t>
      </w:r>
      <w:r w:rsidRPr="00930822">
        <w:t>(4): p. 816-830. e18.</w:t>
      </w:r>
    </w:p>
    <w:p w14:paraId="4BBEBBE7" w14:textId="77777777" w:rsidR="00930822" w:rsidRPr="00930822" w:rsidRDefault="00930822" w:rsidP="00930822">
      <w:pPr>
        <w:pStyle w:val="EndNoteBibliography"/>
        <w:spacing w:after="0"/>
        <w:ind w:left="720" w:hanging="720"/>
      </w:pPr>
      <w:r w:rsidRPr="00930822">
        <w:lastRenderedPageBreak/>
        <w:t>19.</w:t>
      </w:r>
      <w:r w:rsidRPr="00930822">
        <w:tab/>
        <w:t xml:space="preserve">Zhang, Y., et al., </w:t>
      </w:r>
      <w:r w:rsidRPr="00930822">
        <w:rPr>
          <w:i/>
        </w:rPr>
        <w:t>Model-based analysis of ChIP-Seq (MACS).</w:t>
      </w:r>
      <w:r w:rsidRPr="00930822">
        <w:t xml:space="preserve"> Genome biology, 2008. </w:t>
      </w:r>
      <w:r w:rsidRPr="00930822">
        <w:rPr>
          <w:b/>
        </w:rPr>
        <w:t>9</w:t>
      </w:r>
      <w:r w:rsidRPr="00930822">
        <w:t>(9): p. 1-9.</w:t>
      </w:r>
    </w:p>
    <w:p w14:paraId="69B73667" w14:textId="77777777" w:rsidR="00930822" w:rsidRPr="00930822" w:rsidRDefault="00930822" w:rsidP="00930822">
      <w:pPr>
        <w:pStyle w:val="EndNoteBibliography"/>
        <w:spacing w:after="0"/>
        <w:ind w:left="720" w:hanging="720"/>
      </w:pPr>
      <w:r w:rsidRPr="00930822">
        <w:t>20.</w:t>
      </w:r>
      <w:r w:rsidRPr="00930822">
        <w:tab/>
        <w:t xml:space="preserve">Trapnell, C., et al., </w:t>
      </w:r>
      <w:r w:rsidRPr="00930822">
        <w:rPr>
          <w:i/>
        </w:rPr>
        <w:t>Differential gene and transcript expression analysis of RNA-seq experiments with TopHat and Cufflinks.</w:t>
      </w:r>
      <w:r w:rsidRPr="00930822">
        <w:t xml:space="preserve"> Nature protocols, 2012. </w:t>
      </w:r>
      <w:r w:rsidRPr="00930822">
        <w:rPr>
          <w:b/>
        </w:rPr>
        <w:t>7</w:t>
      </w:r>
      <w:r w:rsidRPr="00930822">
        <w:t>(3): p. 562-578.</w:t>
      </w:r>
    </w:p>
    <w:p w14:paraId="332DDAC2" w14:textId="77777777" w:rsidR="00930822" w:rsidRPr="00930822" w:rsidRDefault="00930822" w:rsidP="00930822">
      <w:pPr>
        <w:pStyle w:val="EndNoteBibliography"/>
        <w:spacing w:after="0"/>
        <w:ind w:left="720" w:hanging="720"/>
      </w:pPr>
      <w:r w:rsidRPr="00930822">
        <w:t>21.</w:t>
      </w:r>
      <w:r w:rsidRPr="00930822">
        <w:tab/>
        <w:t xml:space="preserve">Durand, N.C., et al., </w:t>
      </w:r>
      <w:r w:rsidRPr="00930822">
        <w:rPr>
          <w:i/>
        </w:rPr>
        <w:t>Juicer provides a one-click system for analyzing loop-resolution Hi-C experiments.</w:t>
      </w:r>
      <w:r w:rsidRPr="00930822">
        <w:t xml:space="preserve"> Cell systems, 2016. </w:t>
      </w:r>
      <w:r w:rsidRPr="00930822">
        <w:rPr>
          <w:b/>
        </w:rPr>
        <w:t>3</w:t>
      </w:r>
      <w:r w:rsidRPr="00930822">
        <w:t>(1): p. 95-98.</w:t>
      </w:r>
    </w:p>
    <w:p w14:paraId="5FA46E3C" w14:textId="77777777" w:rsidR="00930822" w:rsidRPr="00930822" w:rsidRDefault="00930822" w:rsidP="00930822">
      <w:pPr>
        <w:pStyle w:val="EndNoteBibliography"/>
        <w:ind w:left="720" w:hanging="720"/>
      </w:pPr>
      <w:r w:rsidRPr="00930822">
        <w:t>22.</w:t>
      </w:r>
      <w:r w:rsidRPr="00930822">
        <w:tab/>
        <w:t xml:space="preserve">Yan, J., et al., </w:t>
      </w:r>
      <w:r w:rsidRPr="00930822">
        <w:rPr>
          <w:i/>
        </w:rPr>
        <w:t>Histone H3 lysine 4 monomethylation modulates long-range chromatin interactions at enhancers.</w:t>
      </w:r>
      <w:r w:rsidRPr="00930822">
        <w:t xml:space="preserve"> Cell research, 2018. </w:t>
      </w:r>
      <w:r w:rsidRPr="00930822">
        <w:rPr>
          <w:b/>
        </w:rPr>
        <w:t>28</w:t>
      </w:r>
      <w:r w:rsidRPr="00930822">
        <w:t>(2): p. 204-220.</w:t>
      </w:r>
    </w:p>
    <w:p w14:paraId="5679B6A6" w14:textId="58F2E729" w:rsidR="00212A0F" w:rsidRPr="00FC7088" w:rsidRDefault="00171B22" w:rsidP="00212A0F">
      <w:r>
        <w:fldChar w:fldCharType="end"/>
      </w:r>
    </w:p>
    <w:sectPr w:rsidR="00212A0F" w:rsidRPr="00FC708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E64064" w14:textId="77777777" w:rsidR="00CF20A8" w:rsidRDefault="00CF20A8" w:rsidP="00626F2C">
      <w:pPr>
        <w:spacing w:after="0" w:line="240" w:lineRule="auto"/>
      </w:pPr>
      <w:r>
        <w:separator/>
      </w:r>
    </w:p>
  </w:endnote>
  <w:endnote w:type="continuationSeparator" w:id="0">
    <w:p w14:paraId="42DBF4AD" w14:textId="77777777" w:rsidR="00CF20A8" w:rsidRDefault="00CF20A8" w:rsidP="00626F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enlo">
    <w:altName w:val="Calibri"/>
    <w:charset w:val="00"/>
    <w:family w:val="auto"/>
    <w:pitch w:val="default"/>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5DC1FD" w14:textId="77777777" w:rsidR="00CF20A8" w:rsidRDefault="00CF20A8" w:rsidP="00626F2C">
      <w:pPr>
        <w:spacing w:after="0" w:line="240" w:lineRule="auto"/>
      </w:pPr>
      <w:r>
        <w:separator/>
      </w:r>
    </w:p>
  </w:footnote>
  <w:footnote w:type="continuationSeparator" w:id="0">
    <w:p w14:paraId="2DB3D452" w14:textId="77777777" w:rsidR="00CF20A8" w:rsidRDefault="00CF20A8" w:rsidP="00626F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D95E02"/>
    <w:multiLevelType w:val="hybridMultilevel"/>
    <w:tmpl w:val="CE66B10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40E9711A"/>
    <w:multiLevelType w:val="hybridMultilevel"/>
    <w:tmpl w:val="9FE8370A"/>
    <w:lvl w:ilvl="0" w:tplc="FE04695E">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5E736E45"/>
    <w:multiLevelType w:val="singleLevel"/>
    <w:tmpl w:val="5E736E45"/>
    <w:lvl w:ilvl="0">
      <w:start w:val="1"/>
      <w:numFmt w:val="decimal"/>
      <w:suff w:val="space"/>
      <w:lvlText w:val="%1."/>
      <w:lvlJc w:val="left"/>
    </w:lvl>
  </w:abstractNum>
  <w:abstractNum w:abstractNumId="3" w15:restartNumberingAfterBreak="0">
    <w:nsid w:val="5E98BC37"/>
    <w:multiLevelType w:val="multilevel"/>
    <w:tmpl w:val="5E98BC37"/>
    <w:lvl w:ilvl="0">
      <w:start w:val="2"/>
      <w:numFmt w:val="decimal"/>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4" w15:restartNumberingAfterBreak="0">
    <w:nsid w:val="5EE0D99C"/>
    <w:multiLevelType w:val="singleLevel"/>
    <w:tmpl w:val="5EE0D99C"/>
    <w:lvl w:ilvl="0">
      <w:start w:val="2"/>
      <w:numFmt w:val="decimal"/>
      <w:suff w:val="space"/>
      <w:lvlText w:val="(%1)"/>
      <w:lvlJc w:val="left"/>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sfsxp89we0te0pzspvweb2pr9rest5f22&quot;&gt;My EndNote Library&lt;record-ids&gt;&lt;item&gt;56&lt;/item&gt;&lt;item&gt;57&lt;/item&gt;&lt;item&gt;58&lt;/item&gt;&lt;item&gt;59&lt;/item&gt;&lt;item&gt;60&lt;/item&gt;&lt;item&gt;61&lt;/item&gt;&lt;item&gt;64&lt;/item&gt;&lt;item&gt;65&lt;/item&gt;&lt;item&gt;66&lt;/item&gt;&lt;item&gt;67&lt;/item&gt;&lt;item&gt;68&lt;/item&gt;&lt;item&gt;70&lt;/item&gt;&lt;item&gt;71&lt;/item&gt;&lt;item&gt;72&lt;/item&gt;&lt;item&gt;73&lt;/item&gt;&lt;item&gt;74&lt;/item&gt;&lt;item&gt;75&lt;/item&gt;&lt;item&gt;76&lt;/item&gt;&lt;item&gt;77&lt;/item&gt;&lt;item&gt;78&lt;/item&gt;&lt;item&gt;79&lt;/item&gt;&lt;item&gt;80&lt;/item&gt;&lt;item&gt;81&lt;/item&gt;&lt;/record-ids&gt;&lt;/item&gt;&lt;/Libraries&gt;"/>
  </w:docVars>
  <w:rsids>
    <w:rsidRoot w:val="BEBF241C"/>
    <w:rsid w:val="BEBF241C"/>
    <w:rsid w:val="1B7A8FE5"/>
    <w:rsid w:val="1E78C93A"/>
    <w:rsid w:val="3EEA0EBB"/>
    <w:rsid w:val="3F7E6916"/>
    <w:rsid w:val="3FFFE608"/>
    <w:rsid w:val="4FF76E25"/>
    <w:rsid w:val="53F5E67C"/>
    <w:rsid w:val="566BCDFA"/>
    <w:rsid w:val="57FEE419"/>
    <w:rsid w:val="5BEFBA78"/>
    <w:rsid w:val="5EF9FC41"/>
    <w:rsid w:val="5F1F55E9"/>
    <w:rsid w:val="5F6B231D"/>
    <w:rsid w:val="5FBFB7F4"/>
    <w:rsid w:val="5FFB8636"/>
    <w:rsid w:val="5FFB9BBC"/>
    <w:rsid w:val="62EFA57B"/>
    <w:rsid w:val="6AFDF0D8"/>
    <w:rsid w:val="6AFFD05B"/>
    <w:rsid w:val="6BB9F09E"/>
    <w:rsid w:val="6DFDEFB7"/>
    <w:rsid w:val="6EEF6E1D"/>
    <w:rsid w:val="6F518374"/>
    <w:rsid w:val="6F7745F2"/>
    <w:rsid w:val="6FE60ABE"/>
    <w:rsid w:val="6FE67EF8"/>
    <w:rsid w:val="73EE29A1"/>
    <w:rsid w:val="74FF58AF"/>
    <w:rsid w:val="7777DCE8"/>
    <w:rsid w:val="77E7771D"/>
    <w:rsid w:val="77F3719E"/>
    <w:rsid w:val="797676AF"/>
    <w:rsid w:val="7AE005AE"/>
    <w:rsid w:val="7BF2836B"/>
    <w:rsid w:val="7DDF96E4"/>
    <w:rsid w:val="7DF765FA"/>
    <w:rsid w:val="7EF7C956"/>
    <w:rsid w:val="7EFFC7E3"/>
    <w:rsid w:val="7F7FE4C1"/>
    <w:rsid w:val="7FB75CC0"/>
    <w:rsid w:val="7FF54168"/>
    <w:rsid w:val="97F68551"/>
    <w:rsid w:val="9DCF4336"/>
    <w:rsid w:val="A6F23FF0"/>
    <w:rsid w:val="ABE160BF"/>
    <w:rsid w:val="AEACCCE4"/>
    <w:rsid w:val="BBBB08FF"/>
    <w:rsid w:val="BCFD6336"/>
    <w:rsid w:val="BEBF241C"/>
    <w:rsid w:val="BEEF9228"/>
    <w:rsid w:val="BEFFD5E1"/>
    <w:rsid w:val="BFB9635A"/>
    <w:rsid w:val="BFCE62EC"/>
    <w:rsid w:val="CBF25EEF"/>
    <w:rsid w:val="D3FC999F"/>
    <w:rsid w:val="D5FC2BF8"/>
    <w:rsid w:val="D9DF8AE0"/>
    <w:rsid w:val="D9FB2F89"/>
    <w:rsid w:val="DDDFE983"/>
    <w:rsid w:val="DE5FEFB3"/>
    <w:rsid w:val="DF372F66"/>
    <w:rsid w:val="DF7D5E5B"/>
    <w:rsid w:val="DFAF70FC"/>
    <w:rsid w:val="DFDF587E"/>
    <w:rsid w:val="DFDF832C"/>
    <w:rsid w:val="E7F3DB46"/>
    <w:rsid w:val="EA7E9608"/>
    <w:rsid w:val="EEFFED74"/>
    <w:rsid w:val="EFBFEAEE"/>
    <w:rsid w:val="EFBFF76F"/>
    <w:rsid w:val="EFFB1432"/>
    <w:rsid w:val="EFFE805F"/>
    <w:rsid w:val="F2FEAAFC"/>
    <w:rsid w:val="F3CDF9DC"/>
    <w:rsid w:val="F3FF43C2"/>
    <w:rsid w:val="F4EDF86D"/>
    <w:rsid w:val="F6CB66B7"/>
    <w:rsid w:val="F8FA5723"/>
    <w:rsid w:val="FAEF7607"/>
    <w:rsid w:val="FAFDB481"/>
    <w:rsid w:val="FB4FD173"/>
    <w:rsid w:val="FBDE43EE"/>
    <w:rsid w:val="FD050B0A"/>
    <w:rsid w:val="FDBFF0DF"/>
    <w:rsid w:val="FE179BD8"/>
    <w:rsid w:val="FEFC93E8"/>
    <w:rsid w:val="FF4EC2B4"/>
    <w:rsid w:val="FF76A830"/>
    <w:rsid w:val="FF7F2D8D"/>
    <w:rsid w:val="FFB704DE"/>
    <w:rsid w:val="FFDFC1AB"/>
    <w:rsid w:val="FFE70DEB"/>
    <w:rsid w:val="FFEB36C4"/>
    <w:rsid w:val="FFF7BC45"/>
    <w:rsid w:val="FFFE0FCB"/>
    <w:rsid w:val="00013852"/>
    <w:rsid w:val="00017AB4"/>
    <w:rsid w:val="0002123B"/>
    <w:rsid w:val="0002352E"/>
    <w:rsid w:val="000326AF"/>
    <w:rsid w:val="000362BE"/>
    <w:rsid w:val="0005220D"/>
    <w:rsid w:val="00073CC4"/>
    <w:rsid w:val="00073FA5"/>
    <w:rsid w:val="0008688B"/>
    <w:rsid w:val="00087E83"/>
    <w:rsid w:val="00092712"/>
    <w:rsid w:val="00092C75"/>
    <w:rsid w:val="00095FA1"/>
    <w:rsid w:val="00097070"/>
    <w:rsid w:val="00097A10"/>
    <w:rsid w:val="000A21BF"/>
    <w:rsid w:val="000A47F1"/>
    <w:rsid w:val="000A6C02"/>
    <w:rsid w:val="000B3753"/>
    <w:rsid w:val="000B6F8E"/>
    <w:rsid w:val="000B7875"/>
    <w:rsid w:val="000C3BF0"/>
    <w:rsid w:val="000D60FC"/>
    <w:rsid w:val="000E16B8"/>
    <w:rsid w:val="000E24A6"/>
    <w:rsid w:val="000F0262"/>
    <w:rsid w:val="000F041C"/>
    <w:rsid w:val="000F2AD1"/>
    <w:rsid w:val="000F2D8E"/>
    <w:rsid w:val="000F57CE"/>
    <w:rsid w:val="001034B4"/>
    <w:rsid w:val="0011124F"/>
    <w:rsid w:val="00111C49"/>
    <w:rsid w:val="00123C4F"/>
    <w:rsid w:val="00123E7E"/>
    <w:rsid w:val="00125307"/>
    <w:rsid w:val="00133C4A"/>
    <w:rsid w:val="00146AB4"/>
    <w:rsid w:val="0015057B"/>
    <w:rsid w:val="00167865"/>
    <w:rsid w:val="00171B22"/>
    <w:rsid w:val="00173420"/>
    <w:rsid w:val="00184E97"/>
    <w:rsid w:val="00185F15"/>
    <w:rsid w:val="00186166"/>
    <w:rsid w:val="00187595"/>
    <w:rsid w:val="00197D8B"/>
    <w:rsid w:val="001A26D6"/>
    <w:rsid w:val="001A7A2A"/>
    <w:rsid w:val="001B6F3E"/>
    <w:rsid w:val="001C14BF"/>
    <w:rsid w:val="001C21FB"/>
    <w:rsid w:val="001C66BC"/>
    <w:rsid w:val="001C687C"/>
    <w:rsid w:val="001D00B0"/>
    <w:rsid w:val="001D0605"/>
    <w:rsid w:val="001D5CEC"/>
    <w:rsid w:val="001D65D8"/>
    <w:rsid w:val="001E5AE4"/>
    <w:rsid w:val="001E6BAD"/>
    <w:rsid w:val="001F1DD3"/>
    <w:rsid w:val="001F5525"/>
    <w:rsid w:val="00203313"/>
    <w:rsid w:val="0021038B"/>
    <w:rsid w:val="0021270B"/>
    <w:rsid w:val="00212A0F"/>
    <w:rsid w:val="00213C87"/>
    <w:rsid w:val="00216688"/>
    <w:rsid w:val="002209FE"/>
    <w:rsid w:val="00220BD6"/>
    <w:rsid w:val="00221B50"/>
    <w:rsid w:val="00235A33"/>
    <w:rsid w:val="00235E87"/>
    <w:rsid w:val="002402D3"/>
    <w:rsid w:val="002456DD"/>
    <w:rsid w:val="00251EBE"/>
    <w:rsid w:val="00257B50"/>
    <w:rsid w:val="002606C0"/>
    <w:rsid w:val="00263B70"/>
    <w:rsid w:val="00274CC0"/>
    <w:rsid w:val="00276D43"/>
    <w:rsid w:val="00281C81"/>
    <w:rsid w:val="00282B72"/>
    <w:rsid w:val="002839C1"/>
    <w:rsid w:val="00286239"/>
    <w:rsid w:val="00287D77"/>
    <w:rsid w:val="00294713"/>
    <w:rsid w:val="00297F80"/>
    <w:rsid w:val="002A0329"/>
    <w:rsid w:val="002B5787"/>
    <w:rsid w:val="002C6CFF"/>
    <w:rsid w:val="002C76CB"/>
    <w:rsid w:val="002D07BE"/>
    <w:rsid w:val="002D2C25"/>
    <w:rsid w:val="002F46CB"/>
    <w:rsid w:val="002F7D2D"/>
    <w:rsid w:val="00301906"/>
    <w:rsid w:val="00306618"/>
    <w:rsid w:val="00311BBD"/>
    <w:rsid w:val="0032174C"/>
    <w:rsid w:val="00330C34"/>
    <w:rsid w:val="003328F4"/>
    <w:rsid w:val="00333604"/>
    <w:rsid w:val="00344DD6"/>
    <w:rsid w:val="00344E82"/>
    <w:rsid w:val="00360FCC"/>
    <w:rsid w:val="00365B5D"/>
    <w:rsid w:val="00371894"/>
    <w:rsid w:val="00374C8E"/>
    <w:rsid w:val="00376CD9"/>
    <w:rsid w:val="00376E31"/>
    <w:rsid w:val="00396FD3"/>
    <w:rsid w:val="003A46B7"/>
    <w:rsid w:val="003A4EBE"/>
    <w:rsid w:val="003A7EEB"/>
    <w:rsid w:val="003C1038"/>
    <w:rsid w:val="003C44FE"/>
    <w:rsid w:val="003C5372"/>
    <w:rsid w:val="003C61ED"/>
    <w:rsid w:val="003E068E"/>
    <w:rsid w:val="003F2C92"/>
    <w:rsid w:val="003F3054"/>
    <w:rsid w:val="003F6B9E"/>
    <w:rsid w:val="00406CE0"/>
    <w:rsid w:val="00417F0C"/>
    <w:rsid w:val="00425B5A"/>
    <w:rsid w:val="00427D81"/>
    <w:rsid w:val="00433BD0"/>
    <w:rsid w:val="00437D67"/>
    <w:rsid w:val="00443FB7"/>
    <w:rsid w:val="00453F54"/>
    <w:rsid w:val="00454386"/>
    <w:rsid w:val="0045756D"/>
    <w:rsid w:val="00461337"/>
    <w:rsid w:val="004656F8"/>
    <w:rsid w:val="004670D2"/>
    <w:rsid w:val="0047716D"/>
    <w:rsid w:val="004A2472"/>
    <w:rsid w:val="004A3143"/>
    <w:rsid w:val="004B4A9A"/>
    <w:rsid w:val="004C7E81"/>
    <w:rsid w:val="004D152C"/>
    <w:rsid w:val="004D40CA"/>
    <w:rsid w:val="004D5176"/>
    <w:rsid w:val="004D5747"/>
    <w:rsid w:val="004E2BE2"/>
    <w:rsid w:val="004E41D6"/>
    <w:rsid w:val="004E676B"/>
    <w:rsid w:val="004F3034"/>
    <w:rsid w:val="004F37E4"/>
    <w:rsid w:val="004F5332"/>
    <w:rsid w:val="004F574C"/>
    <w:rsid w:val="004F7534"/>
    <w:rsid w:val="005030FC"/>
    <w:rsid w:val="005048D1"/>
    <w:rsid w:val="00505D2C"/>
    <w:rsid w:val="00505D70"/>
    <w:rsid w:val="005124D6"/>
    <w:rsid w:val="00513F70"/>
    <w:rsid w:val="0052100F"/>
    <w:rsid w:val="00530C71"/>
    <w:rsid w:val="00532647"/>
    <w:rsid w:val="00533F32"/>
    <w:rsid w:val="00542DE5"/>
    <w:rsid w:val="00546AAE"/>
    <w:rsid w:val="00546B2F"/>
    <w:rsid w:val="00550DAC"/>
    <w:rsid w:val="00554551"/>
    <w:rsid w:val="005666AD"/>
    <w:rsid w:val="005672BE"/>
    <w:rsid w:val="00577B99"/>
    <w:rsid w:val="00584290"/>
    <w:rsid w:val="005843D0"/>
    <w:rsid w:val="00593407"/>
    <w:rsid w:val="00597E77"/>
    <w:rsid w:val="005A5743"/>
    <w:rsid w:val="005A722B"/>
    <w:rsid w:val="005B56E8"/>
    <w:rsid w:val="005D393F"/>
    <w:rsid w:val="005D3C80"/>
    <w:rsid w:val="005D4454"/>
    <w:rsid w:val="005E0ADA"/>
    <w:rsid w:val="005F087B"/>
    <w:rsid w:val="006026D5"/>
    <w:rsid w:val="006031E1"/>
    <w:rsid w:val="00610135"/>
    <w:rsid w:val="0061180D"/>
    <w:rsid w:val="0061509F"/>
    <w:rsid w:val="00615E62"/>
    <w:rsid w:val="006261DD"/>
    <w:rsid w:val="00626F2C"/>
    <w:rsid w:val="006274E5"/>
    <w:rsid w:val="00627575"/>
    <w:rsid w:val="006368B8"/>
    <w:rsid w:val="00643682"/>
    <w:rsid w:val="00645D0B"/>
    <w:rsid w:val="00647890"/>
    <w:rsid w:val="006559CF"/>
    <w:rsid w:val="00660C2F"/>
    <w:rsid w:val="00665491"/>
    <w:rsid w:val="00680AB1"/>
    <w:rsid w:val="00684D6D"/>
    <w:rsid w:val="00692A11"/>
    <w:rsid w:val="006956FE"/>
    <w:rsid w:val="006A5F27"/>
    <w:rsid w:val="006B29DD"/>
    <w:rsid w:val="006C2946"/>
    <w:rsid w:val="006C32AD"/>
    <w:rsid w:val="006C49A8"/>
    <w:rsid w:val="006D4C37"/>
    <w:rsid w:val="006D52F2"/>
    <w:rsid w:val="006D6606"/>
    <w:rsid w:val="006D675C"/>
    <w:rsid w:val="006F1743"/>
    <w:rsid w:val="006F3A88"/>
    <w:rsid w:val="0070460D"/>
    <w:rsid w:val="007131AE"/>
    <w:rsid w:val="00723B18"/>
    <w:rsid w:val="0073160C"/>
    <w:rsid w:val="00731A22"/>
    <w:rsid w:val="0073201F"/>
    <w:rsid w:val="00734510"/>
    <w:rsid w:val="0073638B"/>
    <w:rsid w:val="007406D6"/>
    <w:rsid w:val="0074188D"/>
    <w:rsid w:val="0074681E"/>
    <w:rsid w:val="00746D12"/>
    <w:rsid w:val="00751ABC"/>
    <w:rsid w:val="00752668"/>
    <w:rsid w:val="007560D4"/>
    <w:rsid w:val="007577C5"/>
    <w:rsid w:val="007661BB"/>
    <w:rsid w:val="007664B5"/>
    <w:rsid w:val="0077121E"/>
    <w:rsid w:val="00775A25"/>
    <w:rsid w:val="007808A3"/>
    <w:rsid w:val="00785875"/>
    <w:rsid w:val="00796698"/>
    <w:rsid w:val="007A3867"/>
    <w:rsid w:val="007B0D66"/>
    <w:rsid w:val="007B283D"/>
    <w:rsid w:val="007B6B2A"/>
    <w:rsid w:val="007C00AE"/>
    <w:rsid w:val="007D1E43"/>
    <w:rsid w:val="007E0DFC"/>
    <w:rsid w:val="007E4926"/>
    <w:rsid w:val="007F100D"/>
    <w:rsid w:val="007F1D51"/>
    <w:rsid w:val="007F2EA5"/>
    <w:rsid w:val="007F3F0F"/>
    <w:rsid w:val="007F7B44"/>
    <w:rsid w:val="00801595"/>
    <w:rsid w:val="00801975"/>
    <w:rsid w:val="00804B67"/>
    <w:rsid w:val="00813554"/>
    <w:rsid w:val="00815484"/>
    <w:rsid w:val="008247F8"/>
    <w:rsid w:val="008300FC"/>
    <w:rsid w:val="00833F9F"/>
    <w:rsid w:val="00836873"/>
    <w:rsid w:val="008372D1"/>
    <w:rsid w:val="008443EE"/>
    <w:rsid w:val="0084485A"/>
    <w:rsid w:val="00850709"/>
    <w:rsid w:val="00851C16"/>
    <w:rsid w:val="008539DF"/>
    <w:rsid w:val="00856EF4"/>
    <w:rsid w:val="0085767A"/>
    <w:rsid w:val="008576D7"/>
    <w:rsid w:val="00857C2D"/>
    <w:rsid w:val="00861867"/>
    <w:rsid w:val="0086688B"/>
    <w:rsid w:val="00870905"/>
    <w:rsid w:val="00874C45"/>
    <w:rsid w:val="00875861"/>
    <w:rsid w:val="00882DDA"/>
    <w:rsid w:val="00884163"/>
    <w:rsid w:val="00885E4B"/>
    <w:rsid w:val="00886A97"/>
    <w:rsid w:val="0088737A"/>
    <w:rsid w:val="008875C0"/>
    <w:rsid w:val="008928E9"/>
    <w:rsid w:val="00893870"/>
    <w:rsid w:val="008A0222"/>
    <w:rsid w:val="008A18B3"/>
    <w:rsid w:val="008A3D54"/>
    <w:rsid w:val="008B1118"/>
    <w:rsid w:val="008B5E80"/>
    <w:rsid w:val="008C239D"/>
    <w:rsid w:val="008C66DC"/>
    <w:rsid w:val="008D4E5A"/>
    <w:rsid w:val="008E0DE7"/>
    <w:rsid w:val="008F0D44"/>
    <w:rsid w:val="008F6ECF"/>
    <w:rsid w:val="00900F99"/>
    <w:rsid w:val="0090582D"/>
    <w:rsid w:val="009144AF"/>
    <w:rsid w:val="0092006B"/>
    <w:rsid w:val="00922CB0"/>
    <w:rsid w:val="00925DE8"/>
    <w:rsid w:val="00926690"/>
    <w:rsid w:val="00930447"/>
    <w:rsid w:val="00930822"/>
    <w:rsid w:val="00934BB9"/>
    <w:rsid w:val="00935B20"/>
    <w:rsid w:val="00950E5D"/>
    <w:rsid w:val="009547AE"/>
    <w:rsid w:val="009577AE"/>
    <w:rsid w:val="00962B73"/>
    <w:rsid w:val="00964394"/>
    <w:rsid w:val="009669D2"/>
    <w:rsid w:val="00967510"/>
    <w:rsid w:val="00971E50"/>
    <w:rsid w:val="00976017"/>
    <w:rsid w:val="00976760"/>
    <w:rsid w:val="00981C43"/>
    <w:rsid w:val="00985071"/>
    <w:rsid w:val="0099125F"/>
    <w:rsid w:val="009959FF"/>
    <w:rsid w:val="0099600A"/>
    <w:rsid w:val="009A00D6"/>
    <w:rsid w:val="009A0765"/>
    <w:rsid w:val="009A3C3F"/>
    <w:rsid w:val="009A5940"/>
    <w:rsid w:val="009A5C57"/>
    <w:rsid w:val="009A7B86"/>
    <w:rsid w:val="009B0D6F"/>
    <w:rsid w:val="009B130E"/>
    <w:rsid w:val="009B408F"/>
    <w:rsid w:val="009B467D"/>
    <w:rsid w:val="009B52B1"/>
    <w:rsid w:val="009B5C66"/>
    <w:rsid w:val="009C145D"/>
    <w:rsid w:val="009D0CB6"/>
    <w:rsid w:val="009D305F"/>
    <w:rsid w:val="009D3D82"/>
    <w:rsid w:val="009D6B8D"/>
    <w:rsid w:val="009E6B62"/>
    <w:rsid w:val="009E6F06"/>
    <w:rsid w:val="009F1183"/>
    <w:rsid w:val="009F2766"/>
    <w:rsid w:val="00A05974"/>
    <w:rsid w:val="00A13EA9"/>
    <w:rsid w:val="00A14C15"/>
    <w:rsid w:val="00A26B0A"/>
    <w:rsid w:val="00A27A2B"/>
    <w:rsid w:val="00A379A4"/>
    <w:rsid w:val="00A40513"/>
    <w:rsid w:val="00A44CFF"/>
    <w:rsid w:val="00A47A58"/>
    <w:rsid w:val="00A51D53"/>
    <w:rsid w:val="00A52629"/>
    <w:rsid w:val="00A52EB1"/>
    <w:rsid w:val="00A60552"/>
    <w:rsid w:val="00A62901"/>
    <w:rsid w:val="00A66D18"/>
    <w:rsid w:val="00A7065B"/>
    <w:rsid w:val="00A71C3C"/>
    <w:rsid w:val="00A73292"/>
    <w:rsid w:val="00A7373B"/>
    <w:rsid w:val="00A758DA"/>
    <w:rsid w:val="00A75B47"/>
    <w:rsid w:val="00A7698E"/>
    <w:rsid w:val="00A77A5B"/>
    <w:rsid w:val="00A77AF1"/>
    <w:rsid w:val="00A806BA"/>
    <w:rsid w:val="00A81079"/>
    <w:rsid w:val="00A84578"/>
    <w:rsid w:val="00A856FC"/>
    <w:rsid w:val="00A95910"/>
    <w:rsid w:val="00A96C59"/>
    <w:rsid w:val="00A97EFE"/>
    <w:rsid w:val="00AB0E76"/>
    <w:rsid w:val="00AB3574"/>
    <w:rsid w:val="00AB6FB5"/>
    <w:rsid w:val="00AC0769"/>
    <w:rsid w:val="00AC1A12"/>
    <w:rsid w:val="00AC36C3"/>
    <w:rsid w:val="00AC6D3B"/>
    <w:rsid w:val="00AD2796"/>
    <w:rsid w:val="00AD2A03"/>
    <w:rsid w:val="00AD41AC"/>
    <w:rsid w:val="00AD5351"/>
    <w:rsid w:val="00AD5678"/>
    <w:rsid w:val="00AE3DE8"/>
    <w:rsid w:val="00AE65BA"/>
    <w:rsid w:val="00AF5A6A"/>
    <w:rsid w:val="00AF640F"/>
    <w:rsid w:val="00B00166"/>
    <w:rsid w:val="00B07063"/>
    <w:rsid w:val="00B130C0"/>
    <w:rsid w:val="00B15612"/>
    <w:rsid w:val="00B163DF"/>
    <w:rsid w:val="00B20563"/>
    <w:rsid w:val="00B25B7A"/>
    <w:rsid w:val="00B316DC"/>
    <w:rsid w:val="00B35913"/>
    <w:rsid w:val="00B418D6"/>
    <w:rsid w:val="00B41FC9"/>
    <w:rsid w:val="00B420DB"/>
    <w:rsid w:val="00B423DB"/>
    <w:rsid w:val="00B46751"/>
    <w:rsid w:val="00B50E83"/>
    <w:rsid w:val="00B51F21"/>
    <w:rsid w:val="00B53E10"/>
    <w:rsid w:val="00B6150D"/>
    <w:rsid w:val="00B61747"/>
    <w:rsid w:val="00B6321C"/>
    <w:rsid w:val="00B71206"/>
    <w:rsid w:val="00B80091"/>
    <w:rsid w:val="00B81E1A"/>
    <w:rsid w:val="00B81E29"/>
    <w:rsid w:val="00B843C8"/>
    <w:rsid w:val="00B95A24"/>
    <w:rsid w:val="00BA6F32"/>
    <w:rsid w:val="00BB04C3"/>
    <w:rsid w:val="00BC31DD"/>
    <w:rsid w:val="00BC4554"/>
    <w:rsid w:val="00BD4CEA"/>
    <w:rsid w:val="00BE42F6"/>
    <w:rsid w:val="00BE7F53"/>
    <w:rsid w:val="00C1454A"/>
    <w:rsid w:val="00C14598"/>
    <w:rsid w:val="00C27B80"/>
    <w:rsid w:val="00C35148"/>
    <w:rsid w:val="00C374EC"/>
    <w:rsid w:val="00C403E3"/>
    <w:rsid w:val="00C45E69"/>
    <w:rsid w:val="00C4748E"/>
    <w:rsid w:val="00C647A6"/>
    <w:rsid w:val="00C650A7"/>
    <w:rsid w:val="00C71F2E"/>
    <w:rsid w:val="00C76716"/>
    <w:rsid w:val="00C90055"/>
    <w:rsid w:val="00C95103"/>
    <w:rsid w:val="00C97846"/>
    <w:rsid w:val="00CA2FB5"/>
    <w:rsid w:val="00CB03BE"/>
    <w:rsid w:val="00CB1A99"/>
    <w:rsid w:val="00CB24E0"/>
    <w:rsid w:val="00CB5DF6"/>
    <w:rsid w:val="00CC1DFB"/>
    <w:rsid w:val="00CD075F"/>
    <w:rsid w:val="00CD12A1"/>
    <w:rsid w:val="00CE3AB4"/>
    <w:rsid w:val="00CE3F42"/>
    <w:rsid w:val="00CE3FA5"/>
    <w:rsid w:val="00CE5346"/>
    <w:rsid w:val="00CF20A8"/>
    <w:rsid w:val="00CF4B42"/>
    <w:rsid w:val="00CF4F8B"/>
    <w:rsid w:val="00D02FE6"/>
    <w:rsid w:val="00D0319F"/>
    <w:rsid w:val="00D0598C"/>
    <w:rsid w:val="00D1260B"/>
    <w:rsid w:val="00D13411"/>
    <w:rsid w:val="00D134AA"/>
    <w:rsid w:val="00D14089"/>
    <w:rsid w:val="00D24DF9"/>
    <w:rsid w:val="00D2666E"/>
    <w:rsid w:val="00D31396"/>
    <w:rsid w:val="00D327FB"/>
    <w:rsid w:val="00D43D6C"/>
    <w:rsid w:val="00D57675"/>
    <w:rsid w:val="00D57C9B"/>
    <w:rsid w:val="00D675FA"/>
    <w:rsid w:val="00D67ACE"/>
    <w:rsid w:val="00D67DED"/>
    <w:rsid w:val="00D76B99"/>
    <w:rsid w:val="00D80DCB"/>
    <w:rsid w:val="00D81F6F"/>
    <w:rsid w:val="00D830DE"/>
    <w:rsid w:val="00D859E8"/>
    <w:rsid w:val="00D865A2"/>
    <w:rsid w:val="00D93945"/>
    <w:rsid w:val="00D94009"/>
    <w:rsid w:val="00D9637C"/>
    <w:rsid w:val="00D970EF"/>
    <w:rsid w:val="00DA3EB2"/>
    <w:rsid w:val="00DA795C"/>
    <w:rsid w:val="00DB3B61"/>
    <w:rsid w:val="00DB48D8"/>
    <w:rsid w:val="00DC252E"/>
    <w:rsid w:val="00DC2950"/>
    <w:rsid w:val="00DC2C6A"/>
    <w:rsid w:val="00DD05B7"/>
    <w:rsid w:val="00DD4F7C"/>
    <w:rsid w:val="00DD75A6"/>
    <w:rsid w:val="00DE07FD"/>
    <w:rsid w:val="00DE0BCD"/>
    <w:rsid w:val="00DE2E75"/>
    <w:rsid w:val="00DE3207"/>
    <w:rsid w:val="00DE33E8"/>
    <w:rsid w:val="00DE3D7C"/>
    <w:rsid w:val="00DE63D3"/>
    <w:rsid w:val="00DF3AB1"/>
    <w:rsid w:val="00E11ABA"/>
    <w:rsid w:val="00E20428"/>
    <w:rsid w:val="00E215C6"/>
    <w:rsid w:val="00E21B89"/>
    <w:rsid w:val="00E23184"/>
    <w:rsid w:val="00E23434"/>
    <w:rsid w:val="00E26DAC"/>
    <w:rsid w:val="00E31549"/>
    <w:rsid w:val="00E333CD"/>
    <w:rsid w:val="00E36044"/>
    <w:rsid w:val="00E406CB"/>
    <w:rsid w:val="00E41B5D"/>
    <w:rsid w:val="00E47D5E"/>
    <w:rsid w:val="00E54333"/>
    <w:rsid w:val="00E801B2"/>
    <w:rsid w:val="00E8045D"/>
    <w:rsid w:val="00E95EE8"/>
    <w:rsid w:val="00E96110"/>
    <w:rsid w:val="00E97D99"/>
    <w:rsid w:val="00EA3C3B"/>
    <w:rsid w:val="00EA413B"/>
    <w:rsid w:val="00EA4F29"/>
    <w:rsid w:val="00EC396E"/>
    <w:rsid w:val="00EE0974"/>
    <w:rsid w:val="00EE480A"/>
    <w:rsid w:val="00EF09E9"/>
    <w:rsid w:val="00F01FDC"/>
    <w:rsid w:val="00F02032"/>
    <w:rsid w:val="00F02E42"/>
    <w:rsid w:val="00F03E7A"/>
    <w:rsid w:val="00F063A3"/>
    <w:rsid w:val="00F12EED"/>
    <w:rsid w:val="00F1408D"/>
    <w:rsid w:val="00F16914"/>
    <w:rsid w:val="00F30699"/>
    <w:rsid w:val="00F328B5"/>
    <w:rsid w:val="00F3630B"/>
    <w:rsid w:val="00F4300C"/>
    <w:rsid w:val="00F440CA"/>
    <w:rsid w:val="00F46415"/>
    <w:rsid w:val="00F47768"/>
    <w:rsid w:val="00F51508"/>
    <w:rsid w:val="00F517B9"/>
    <w:rsid w:val="00F525E6"/>
    <w:rsid w:val="00F533FD"/>
    <w:rsid w:val="00F55D4C"/>
    <w:rsid w:val="00F57269"/>
    <w:rsid w:val="00F57AD4"/>
    <w:rsid w:val="00F57AF2"/>
    <w:rsid w:val="00F6152D"/>
    <w:rsid w:val="00F72A0E"/>
    <w:rsid w:val="00F77C5B"/>
    <w:rsid w:val="00F83DBA"/>
    <w:rsid w:val="00F846FE"/>
    <w:rsid w:val="00F90665"/>
    <w:rsid w:val="00F96855"/>
    <w:rsid w:val="00FA50D3"/>
    <w:rsid w:val="00FA5C22"/>
    <w:rsid w:val="00FB30D7"/>
    <w:rsid w:val="00FC7088"/>
    <w:rsid w:val="00FD291E"/>
    <w:rsid w:val="00FD4E06"/>
    <w:rsid w:val="00FD6EFC"/>
    <w:rsid w:val="00FD736B"/>
    <w:rsid w:val="00FD7BAC"/>
    <w:rsid w:val="00FE5145"/>
    <w:rsid w:val="00FF2A3D"/>
    <w:rsid w:val="00FF5B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A1CEB9"/>
  <w15:docId w15:val="{6E8181C0-7587-4B1A-95A6-5D54429B2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endnote reference" w:qFormat="1"/>
    <w:lsdException w:name="endnote text" w:qFormat="1"/>
    <w:lsdException w:name="Title" w:qFormat="1"/>
    <w:lsdException w:name="Default Paragraph Font" w:semiHidden="1" w:qFormat="1"/>
    <w:lsdException w:name="Subtitle" w:qFormat="1"/>
    <w:lsdException w:name="Hyperlink" w:uiPriority="99" w:qFormat="1"/>
    <w:lsdException w:name="Followed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jc w:val="both"/>
    </w:pPr>
    <w:rPr>
      <w:rFonts w:asciiTheme="minorHAnsi" w:eastAsiaTheme="minorEastAsia" w:hAnsiTheme="minorHAnsi" w:cstheme="minorBidi"/>
      <w:kern w:val="2"/>
      <w:sz w:val="21"/>
      <w:szCs w:val="24"/>
      <w:lang w:val="en-US"/>
    </w:rPr>
  </w:style>
  <w:style w:type="paragraph" w:styleId="Heading1">
    <w:name w:val="heading 1"/>
    <w:basedOn w:val="Normal"/>
    <w:next w:val="Normal"/>
    <w:link w:val="Heading1Char"/>
    <w:qFormat/>
    <w:rsid w:val="002456DD"/>
    <w:pPr>
      <w:keepNext/>
      <w:keepLines/>
      <w:spacing w:before="340" w:after="330" w:line="576"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qFormat/>
    <w:rPr>
      <w:color w:val="0000FF"/>
      <w:u w:val="single"/>
    </w:rPr>
  </w:style>
  <w:style w:type="character" w:customStyle="1" w:styleId="s1">
    <w:name w:val="s1"/>
    <w:basedOn w:val="DefaultParagraphFont"/>
    <w:qFormat/>
  </w:style>
  <w:style w:type="paragraph" w:customStyle="1" w:styleId="p1">
    <w:name w:val="p1"/>
    <w:basedOn w:val="Normal"/>
    <w:qFormat/>
    <w:pPr>
      <w:spacing w:after="0"/>
      <w:jc w:val="left"/>
    </w:pPr>
    <w:rPr>
      <w:rFonts w:ascii="menlo" w:eastAsia="menlo" w:hAnsi="menlo" w:cs="Times New Roman"/>
      <w:color w:val="000000"/>
      <w:kern w:val="0"/>
      <w:sz w:val="22"/>
      <w:szCs w:val="22"/>
    </w:rPr>
  </w:style>
  <w:style w:type="paragraph" w:styleId="Header">
    <w:name w:val="header"/>
    <w:basedOn w:val="Normal"/>
    <w:link w:val="HeaderChar"/>
    <w:rsid w:val="00626F2C"/>
    <w:pPr>
      <w:tabs>
        <w:tab w:val="center" w:pos="4153"/>
        <w:tab w:val="right" w:pos="8306"/>
      </w:tabs>
      <w:spacing w:after="0" w:line="240" w:lineRule="auto"/>
    </w:pPr>
  </w:style>
  <w:style w:type="character" w:customStyle="1" w:styleId="HeaderChar">
    <w:name w:val="Header Char"/>
    <w:basedOn w:val="DefaultParagraphFont"/>
    <w:link w:val="Header"/>
    <w:rsid w:val="00626F2C"/>
    <w:rPr>
      <w:rFonts w:asciiTheme="minorHAnsi" w:eastAsiaTheme="minorEastAsia" w:hAnsiTheme="minorHAnsi" w:cstheme="minorBidi"/>
      <w:kern w:val="2"/>
      <w:sz w:val="21"/>
      <w:szCs w:val="24"/>
      <w:lang w:val="en-US"/>
    </w:rPr>
  </w:style>
  <w:style w:type="paragraph" w:styleId="Footer">
    <w:name w:val="footer"/>
    <w:basedOn w:val="Normal"/>
    <w:link w:val="FooterChar"/>
    <w:rsid w:val="00626F2C"/>
    <w:pPr>
      <w:tabs>
        <w:tab w:val="center" w:pos="4153"/>
        <w:tab w:val="right" w:pos="8306"/>
      </w:tabs>
      <w:spacing w:after="0" w:line="240" w:lineRule="auto"/>
    </w:pPr>
  </w:style>
  <w:style w:type="character" w:customStyle="1" w:styleId="FooterChar">
    <w:name w:val="Footer Char"/>
    <w:basedOn w:val="DefaultParagraphFont"/>
    <w:link w:val="Footer"/>
    <w:rsid w:val="00626F2C"/>
    <w:rPr>
      <w:rFonts w:asciiTheme="minorHAnsi" w:eastAsiaTheme="minorEastAsia" w:hAnsiTheme="minorHAnsi" w:cstheme="minorBidi"/>
      <w:kern w:val="2"/>
      <w:sz w:val="21"/>
      <w:szCs w:val="24"/>
      <w:lang w:val="en-US"/>
    </w:rPr>
  </w:style>
  <w:style w:type="paragraph" w:customStyle="1" w:styleId="NoSpacing1">
    <w:name w:val="No Spacing1"/>
    <w:uiPriority w:val="1"/>
    <w:qFormat/>
    <w:rsid w:val="00626F2C"/>
    <w:pPr>
      <w:spacing w:line="256" w:lineRule="auto"/>
    </w:pPr>
    <w:rPr>
      <w:rFonts w:ascii="Calibri" w:hAnsi="Calibri"/>
      <w:sz w:val="22"/>
      <w:szCs w:val="22"/>
      <w:lang w:val="en-US"/>
    </w:rPr>
  </w:style>
  <w:style w:type="character" w:customStyle="1" w:styleId="Heading1Char">
    <w:name w:val="Heading 1 Char"/>
    <w:basedOn w:val="DefaultParagraphFont"/>
    <w:link w:val="Heading1"/>
    <w:rsid w:val="002456DD"/>
    <w:rPr>
      <w:rFonts w:asciiTheme="minorHAnsi" w:eastAsiaTheme="minorEastAsia" w:hAnsiTheme="minorHAnsi" w:cstheme="minorBidi"/>
      <w:b/>
      <w:bCs/>
      <w:kern w:val="44"/>
      <w:sz w:val="44"/>
      <w:szCs w:val="44"/>
      <w:lang w:val="en-US"/>
    </w:rPr>
  </w:style>
  <w:style w:type="paragraph" w:styleId="EndnoteText">
    <w:name w:val="endnote text"/>
    <w:basedOn w:val="Normal"/>
    <w:link w:val="EndnoteTextChar"/>
    <w:unhideWhenUsed/>
    <w:qFormat/>
    <w:rsid w:val="00971E50"/>
    <w:pPr>
      <w:snapToGrid w:val="0"/>
      <w:spacing w:line="256" w:lineRule="auto"/>
      <w:jc w:val="left"/>
    </w:pPr>
  </w:style>
  <w:style w:type="character" w:customStyle="1" w:styleId="EndnoteTextChar">
    <w:name w:val="Endnote Text Char"/>
    <w:basedOn w:val="DefaultParagraphFont"/>
    <w:link w:val="EndnoteText"/>
    <w:rsid w:val="00971E50"/>
    <w:rPr>
      <w:rFonts w:asciiTheme="minorHAnsi" w:eastAsiaTheme="minorEastAsia" w:hAnsiTheme="minorHAnsi" w:cstheme="minorBidi"/>
      <w:kern w:val="2"/>
      <w:sz w:val="21"/>
      <w:szCs w:val="24"/>
      <w:lang w:val="en-US"/>
    </w:rPr>
  </w:style>
  <w:style w:type="character" w:styleId="EndnoteReference">
    <w:name w:val="endnote reference"/>
    <w:basedOn w:val="DefaultParagraphFont"/>
    <w:unhideWhenUsed/>
    <w:qFormat/>
    <w:rsid w:val="00971E50"/>
    <w:rPr>
      <w:vertAlign w:val="superscript"/>
    </w:rPr>
  </w:style>
  <w:style w:type="paragraph" w:styleId="ListParagraph">
    <w:name w:val="List Paragraph"/>
    <w:basedOn w:val="Normal"/>
    <w:uiPriority w:val="99"/>
    <w:rsid w:val="00EE0974"/>
    <w:pPr>
      <w:ind w:left="720"/>
      <w:contextualSpacing/>
    </w:pPr>
  </w:style>
  <w:style w:type="table" w:styleId="TableGrid">
    <w:name w:val="Table Grid"/>
    <w:basedOn w:val="TableNormal"/>
    <w:rsid w:val="00751A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unhideWhenUsed/>
    <w:rsid w:val="003A46B7"/>
    <w:rPr>
      <w:color w:val="954F72"/>
      <w:u w:val="single"/>
    </w:rPr>
  </w:style>
  <w:style w:type="paragraph" w:customStyle="1" w:styleId="msonormal0">
    <w:name w:val="msonormal"/>
    <w:basedOn w:val="Normal"/>
    <w:rsid w:val="003A46B7"/>
    <w:pPr>
      <w:widowControl/>
      <w:spacing w:before="100" w:beforeAutospacing="1" w:after="100" w:afterAutospacing="1" w:line="240" w:lineRule="auto"/>
      <w:jc w:val="left"/>
    </w:pPr>
    <w:rPr>
      <w:rFonts w:ascii="Times New Roman" w:eastAsia="Times New Roman" w:hAnsi="Times New Roman" w:cs="Times New Roman"/>
      <w:kern w:val="0"/>
      <w:sz w:val="24"/>
    </w:rPr>
  </w:style>
  <w:style w:type="paragraph" w:customStyle="1" w:styleId="xl65">
    <w:name w:val="xl65"/>
    <w:basedOn w:val="Normal"/>
    <w:rsid w:val="003A46B7"/>
    <w:pPr>
      <w:widowControl/>
      <w:spacing w:before="100" w:beforeAutospacing="1" w:after="100" w:afterAutospacing="1" w:line="240" w:lineRule="auto"/>
      <w:jc w:val="center"/>
    </w:pPr>
    <w:rPr>
      <w:rFonts w:ascii="Times New Roman" w:eastAsia="Times New Roman" w:hAnsi="Times New Roman" w:cs="Times New Roman"/>
      <w:kern w:val="0"/>
      <w:sz w:val="24"/>
    </w:rPr>
  </w:style>
  <w:style w:type="paragraph" w:customStyle="1" w:styleId="xl66">
    <w:name w:val="xl66"/>
    <w:basedOn w:val="Normal"/>
    <w:rsid w:val="003A46B7"/>
    <w:pPr>
      <w:widowControl/>
      <w:spacing w:before="100" w:beforeAutospacing="1" w:after="100" w:afterAutospacing="1" w:line="240" w:lineRule="auto"/>
      <w:jc w:val="center"/>
    </w:pPr>
    <w:rPr>
      <w:rFonts w:ascii="Times New Roman" w:eastAsia="Times New Roman" w:hAnsi="Times New Roman" w:cs="Times New Roman"/>
      <w:kern w:val="0"/>
      <w:sz w:val="24"/>
    </w:rPr>
  </w:style>
  <w:style w:type="paragraph" w:customStyle="1" w:styleId="EndNoteBibliographyTitle">
    <w:name w:val="EndNote Bibliography Title"/>
    <w:basedOn w:val="Normal"/>
    <w:link w:val="EndNoteBibliographyTitleChar"/>
    <w:rsid w:val="00171B22"/>
    <w:pPr>
      <w:spacing w:after="0"/>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171B22"/>
    <w:rPr>
      <w:rFonts w:ascii="Calibri" w:eastAsiaTheme="minorEastAsia" w:hAnsi="Calibri" w:cs="Calibri"/>
      <w:noProof/>
      <w:kern w:val="2"/>
      <w:szCs w:val="24"/>
      <w:lang w:val="en-US"/>
    </w:rPr>
  </w:style>
  <w:style w:type="paragraph" w:customStyle="1" w:styleId="EndNoteBibliography">
    <w:name w:val="EndNote Bibliography"/>
    <w:basedOn w:val="Normal"/>
    <w:link w:val="EndNoteBibliographyChar"/>
    <w:rsid w:val="00171B22"/>
    <w:pPr>
      <w:spacing w:line="240" w:lineRule="auto"/>
    </w:pPr>
    <w:rPr>
      <w:rFonts w:ascii="Calibri" w:hAnsi="Calibri" w:cs="Calibri"/>
      <w:noProof/>
      <w:sz w:val="20"/>
    </w:rPr>
  </w:style>
  <w:style w:type="character" w:customStyle="1" w:styleId="EndNoteBibliographyChar">
    <w:name w:val="EndNote Bibliography Char"/>
    <w:basedOn w:val="DefaultParagraphFont"/>
    <w:link w:val="EndNoteBibliography"/>
    <w:rsid w:val="00171B22"/>
    <w:rPr>
      <w:rFonts w:ascii="Calibri" w:eastAsiaTheme="minorEastAsia" w:hAnsi="Calibri" w:cs="Calibri"/>
      <w:noProof/>
      <w:kern w:val="2"/>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757020">
      <w:bodyDiv w:val="1"/>
      <w:marLeft w:val="0"/>
      <w:marRight w:val="0"/>
      <w:marTop w:val="0"/>
      <w:marBottom w:val="0"/>
      <w:divBdr>
        <w:top w:val="none" w:sz="0" w:space="0" w:color="auto"/>
        <w:left w:val="none" w:sz="0" w:space="0" w:color="auto"/>
        <w:bottom w:val="none" w:sz="0" w:space="0" w:color="auto"/>
        <w:right w:val="none" w:sz="0" w:space="0" w:color="auto"/>
      </w:divBdr>
    </w:div>
    <w:div w:id="263655011">
      <w:bodyDiv w:val="1"/>
      <w:marLeft w:val="0"/>
      <w:marRight w:val="0"/>
      <w:marTop w:val="0"/>
      <w:marBottom w:val="0"/>
      <w:divBdr>
        <w:top w:val="none" w:sz="0" w:space="0" w:color="auto"/>
        <w:left w:val="none" w:sz="0" w:space="0" w:color="auto"/>
        <w:bottom w:val="none" w:sz="0" w:space="0" w:color="auto"/>
        <w:right w:val="none" w:sz="0" w:space="0" w:color="auto"/>
      </w:divBdr>
    </w:div>
    <w:div w:id="411896582">
      <w:bodyDiv w:val="1"/>
      <w:marLeft w:val="0"/>
      <w:marRight w:val="0"/>
      <w:marTop w:val="0"/>
      <w:marBottom w:val="0"/>
      <w:divBdr>
        <w:top w:val="none" w:sz="0" w:space="0" w:color="auto"/>
        <w:left w:val="none" w:sz="0" w:space="0" w:color="auto"/>
        <w:bottom w:val="none" w:sz="0" w:space="0" w:color="auto"/>
        <w:right w:val="none" w:sz="0" w:space="0" w:color="auto"/>
      </w:divBdr>
    </w:div>
    <w:div w:id="648292265">
      <w:bodyDiv w:val="1"/>
      <w:marLeft w:val="0"/>
      <w:marRight w:val="0"/>
      <w:marTop w:val="0"/>
      <w:marBottom w:val="0"/>
      <w:divBdr>
        <w:top w:val="none" w:sz="0" w:space="0" w:color="auto"/>
        <w:left w:val="none" w:sz="0" w:space="0" w:color="auto"/>
        <w:bottom w:val="none" w:sz="0" w:space="0" w:color="auto"/>
        <w:right w:val="none" w:sz="0" w:space="0" w:color="auto"/>
      </w:divBdr>
    </w:div>
    <w:div w:id="1298336644">
      <w:bodyDiv w:val="1"/>
      <w:marLeft w:val="0"/>
      <w:marRight w:val="0"/>
      <w:marTop w:val="0"/>
      <w:marBottom w:val="0"/>
      <w:divBdr>
        <w:top w:val="none" w:sz="0" w:space="0" w:color="auto"/>
        <w:left w:val="none" w:sz="0" w:space="0" w:color="auto"/>
        <w:bottom w:val="none" w:sz="0" w:space="0" w:color="auto"/>
        <w:right w:val="none" w:sz="0" w:space="0" w:color="auto"/>
      </w:divBdr>
    </w:div>
    <w:div w:id="1643382318">
      <w:bodyDiv w:val="1"/>
      <w:marLeft w:val="0"/>
      <w:marRight w:val="0"/>
      <w:marTop w:val="0"/>
      <w:marBottom w:val="0"/>
      <w:divBdr>
        <w:top w:val="none" w:sz="0" w:space="0" w:color="auto"/>
        <w:left w:val="none" w:sz="0" w:space="0" w:color="auto"/>
        <w:bottom w:val="none" w:sz="0" w:space="0" w:color="auto"/>
        <w:right w:val="none" w:sz="0" w:space="0" w:color="auto"/>
      </w:divBdr>
    </w:div>
    <w:div w:id="1662781315">
      <w:bodyDiv w:val="1"/>
      <w:marLeft w:val="0"/>
      <w:marRight w:val="0"/>
      <w:marTop w:val="0"/>
      <w:marBottom w:val="0"/>
      <w:divBdr>
        <w:top w:val="none" w:sz="0" w:space="0" w:color="auto"/>
        <w:left w:val="none" w:sz="0" w:space="0" w:color="auto"/>
        <w:bottom w:val="none" w:sz="0" w:space="0" w:color="auto"/>
        <w:right w:val="none" w:sz="0" w:space="0" w:color="auto"/>
      </w:divBdr>
    </w:div>
    <w:div w:id="1670332070">
      <w:bodyDiv w:val="1"/>
      <w:marLeft w:val="0"/>
      <w:marRight w:val="0"/>
      <w:marTop w:val="0"/>
      <w:marBottom w:val="0"/>
      <w:divBdr>
        <w:top w:val="none" w:sz="0" w:space="0" w:color="auto"/>
        <w:left w:val="none" w:sz="0" w:space="0" w:color="auto"/>
        <w:bottom w:val="none" w:sz="0" w:space="0" w:color="auto"/>
        <w:right w:val="none" w:sz="0" w:space="0" w:color="auto"/>
      </w:divBdr>
    </w:div>
    <w:div w:id="1924799601">
      <w:bodyDiv w:val="1"/>
      <w:marLeft w:val="0"/>
      <w:marRight w:val="0"/>
      <w:marTop w:val="0"/>
      <w:marBottom w:val="0"/>
      <w:divBdr>
        <w:top w:val="none" w:sz="0" w:space="0" w:color="auto"/>
        <w:left w:val="none" w:sz="0" w:space="0" w:color="auto"/>
        <w:bottom w:val="none" w:sz="0" w:space="0" w:color="auto"/>
        <w:right w:val="none" w:sz="0" w:space="0" w:color="auto"/>
      </w:divBdr>
    </w:div>
    <w:div w:id="1934317674">
      <w:bodyDiv w:val="1"/>
      <w:marLeft w:val="0"/>
      <w:marRight w:val="0"/>
      <w:marTop w:val="0"/>
      <w:marBottom w:val="0"/>
      <w:divBdr>
        <w:top w:val="none" w:sz="0" w:space="0" w:color="auto"/>
        <w:left w:val="none" w:sz="0" w:space="0" w:color="auto"/>
        <w:bottom w:val="none" w:sz="0" w:space="0" w:color="auto"/>
        <w:right w:val="none" w:sz="0" w:space="0" w:color="auto"/>
      </w:divBdr>
    </w:div>
    <w:div w:id="2037387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hgdownload.cse.ucsc.edu/goldenPath/mm9/database/" TargetMode="External"/><Relationship Id="rId14"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149</TotalTime>
  <Pages>13</Pages>
  <Words>4452</Words>
  <Characters>25378</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zhe</dc:creator>
  <cp:lastModifiedBy>刘 哲</cp:lastModifiedBy>
  <cp:revision>576</cp:revision>
  <dcterms:created xsi:type="dcterms:W3CDTF">2020-03-05T14:11:00Z</dcterms:created>
  <dcterms:modified xsi:type="dcterms:W3CDTF">2020-07-14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2.1.2.3417</vt:lpwstr>
  </property>
</Properties>
</file>